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28"/>
        <w:gridCol w:w="5862"/>
        <w:gridCol w:w="1953"/>
      </w:tblGrid>
      <w:tr w:rsidR="00935033" w14:paraId="18CC16F2" w14:textId="77777777" w:rsidTr="004E0D5A">
        <w:tc>
          <w:tcPr>
            <w:tcW w:w="1014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FB834BD" w14:textId="77777777" w:rsidR="00935033" w:rsidRPr="000148D5" w:rsidRDefault="00935033" w:rsidP="004E0D5A">
            <w:pPr>
              <w:rPr>
                <w:b/>
                <w:bCs/>
                <w:sz w:val="21"/>
                <w:szCs w:val="21"/>
              </w:rPr>
            </w:pPr>
            <w:r w:rsidRPr="000148D5">
              <w:rPr>
                <w:b/>
                <w:bCs/>
                <w:sz w:val="21"/>
                <w:szCs w:val="21"/>
              </w:rPr>
              <w:t>Table S1. Strains and Plasmids</w:t>
            </w:r>
          </w:p>
        </w:tc>
      </w:tr>
      <w:tr w:rsidR="00935033" w14:paraId="0399A0EF" w14:textId="77777777" w:rsidTr="00935033">
        <w:tc>
          <w:tcPr>
            <w:tcW w:w="2328" w:type="dxa"/>
            <w:tcBorders>
              <w:top w:val="nil"/>
              <w:left w:val="nil"/>
              <w:bottom w:val="single" w:sz="4" w:space="0" w:color="auto"/>
            </w:tcBorders>
          </w:tcPr>
          <w:p w14:paraId="6899050C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Strain</w:t>
            </w:r>
          </w:p>
        </w:tc>
        <w:tc>
          <w:tcPr>
            <w:tcW w:w="5862" w:type="dxa"/>
            <w:tcBorders>
              <w:top w:val="nil"/>
              <w:bottom w:val="single" w:sz="4" w:space="0" w:color="auto"/>
            </w:tcBorders>
          </w:tcPr>
          <w:p w14:paraId="516393F8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genotype</w:t>
            </w:r>
          </w:p>
        </w:tc>
        <w:tc>
          <w:tcPr>
            <w:tcW w:w="1953" w:type="dxa"/>
            <w:tcBorders>
              <w:top w:val="nil"/>
              <w:bottom w:val="single" w:sz="4" w:space="0" w:color="auto"/>
              <w:right w:val="nil"/>
            </w:tcBorders>
          </w:tcPr>
          <w:p w14:paraId="74307F89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Reference</w:t>
            </w:r>
          </w:p>
        </w:tc>
      </w:tr>
      <w:tr w:rsidR="00935033" w14:paraId="1FAE474B" w14:textId="77777777" w:rsidTr="00935033">
        <w:tc>
          <w:tcPr>
            <w:tcW w:w="2328" w:type="dxa"/>
            <w:tcBorders>
              <w:top w:val="single" w:sz="4" w:space="0" w:color="auto"/>
              <w:left w:val="nil"/>
              <w:bottom w:val="nil"/>
            </w:tcBorders>
          </w:tcPr>
          <w:p w14:paraId="37BFB589" w14:textId="77777777" w:rsidR="00935033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RP1860</w:t>
            </w:r>
          </w:p>
          <w:p w14:paraId="50A411E6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P44</w:t>
            </w:r>
          </w:p>
        </w:tc>
        <w:tc>
          <w:tcPr>
            <w:tcW w:w="5862" w:type="dxa"/>
            <w:tcBorders>
              <w:top w:val="single" w:sz="4" w:space="0" w:color="auto"/>
              <w:bottom w:val="nil"/>
            </w:tcBorders>
          </w:tcPr>
          <w:p w14:paraId="414F892F" w14:textId="77777777" w:rsidR="00935033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PAO1F wild type</w:t>
            </w:r>
          </w:p>
          <w:p w14:paraId="234EA7BE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A14 wild type</w:t>
            </w:r>
          </w:p>
        </w:tc>
        <w:tc>
          <w:tcPr>
            <w:tcW w:w="1953" w:type="dxa"/>
            <w:tcBorders>
              <w:top w:val="single" w:sz="4" w:space="0" w:color="auto"/>
              <w:bottom w:val="nil"/>
              <w:right w:val="nil"/>
            </w:tcBorders>
          </w:tcPr>
          <w:p w14:paraId="1B85EB6F" w14:textId="0EB83BAB" w:rsidR="00935033" w:rsidRDefault="0081627A" w:rsidP="004E0D5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Bleves&lt;/Author&gt;&lt;Year&gt;2005&lt;/Year&gt;&lt;RecNum&gt;464&lt;/RecNum&gt;&lt;DisplayText&gt;(1)&lt;/DisplayText&gt;&lt;record&gt;&lt;rec-number&gt;464&lt;/rec-number&gt;&lt;foreign-keys&gt;&lt;key app="EN" db-id="sz0z05dser2ts3et9t2v5fr5wd0ez02af0va" timestamp="1584536887"&gt;464&lt;/key&gt;&lt;/foreign-keys&gt;&lt;ref-type name="Journal Article"&gt;17&lt;/ref-type&gt;&lt;contributors&gt;&lt;authors&gt;&lt;author&gt;Bleves, S.&lt;/author&gt;&lt;author&gt;Soscia, C.&lt;/author&gt;&lt;author&gt;Nogueira-Orlandi, P.&lt;/author&gt;&lt;author&gt;Lazdunski, A.&lt;/author&gt;&lt;author&gt;Filloux, A.&lt;/author&gt;&lt;/authors&gt;&lt;/contributors&gt;&lt;auth-address&gt;Laboratoire d&amp;apos;Ingenierie des Systemes Macromoleculaires, CNRS-IBSM-UPR9027, 31 Chemin Joseph Aiguier, 13402 Marseille Cedex 20, France.&lt;/auth-address&gt;&lt;titles&gt;&lt;title&gt;Quorum sensing negatively controls type III secretion regulon expression in Pseudomonas aeruginosa PAO1&lt;/title&gt;&lt;secondary-title&gt;J Bacteriol&lt;/secondary-title&gt;&lt;/titles&gt;&lt;periodical&gt;&lt;full-title&gt;J Bacteriol&lt;/full-title&gt;&lt;/periodical&gt;&lt;pages&gt;3898-902&lt;/pages&gt;&lt;volume&gt;187&lt;/volume&gt;&lt;number&gt;11&lt;/number&gt;&lt;keywords&gt;&lt;keyword&gt;ADP Ribose Transferases/genetics/metabolism/*secretion&lt;/keyword&gt;&lt;keyword&gt;Bacterial Proteins/*genetics/metabolism&lt;/keyword&gt;&lt;keyword&gt;Bacterial Toxins/genetics/metabolism&lt;/keyword&gt;&lt;keyword&gt;Calcium/metabolism&lt;/keyword&gt;&lt;keyword&gt;DNA-Binding Proteins/genetics/metabolism&lt;/keyword&gt;&lt;keyword&gt;Gene Expression Regulation, Bacterial&lt;/keyword&gt;&lt;keyword&gt;Lac Operon&lt;/keyword&gt;&lt;keyword&gt;Mutation&lt;/keyword&gt;&lt;keyword&gt;Operon/physiology&lt;/keyword&gt;&lt;keyword&gt;Promoter Regions (Genetics)/physiology&lt;/keyword&gt;&lt;keyword&gt;Pseudomonas aeruginosa/*genetics/*physiology&lt;/keyword&gt;&lt;keyword&gt;Regulon/*physiology&lt;/keyword&gt;&lt;keyword&gt;Research Support, Non-U.S. Gov&amp;apos;t&lt;/keyword&gt;&lt;keyword&gt;Trans-Activators/genetics/metabolism&lt;/keyword&gt;&lt;/keywords&gt;&lt;dates&gt;&lt;year&gt;2005&lt;/year&gt;&lt;pub-dates&gt;&lt;date&gt;Jun&lt;/date&gt;&lt;/pub-dates&gt;&lt;/dates&gt;&lt;accession-num&gt;15901720&lt;/accession-num&gt;&lt;urls&gt;&lt;related-urls&gt;&lt;url&gt;http://www.ncbi.nlm.nih.gov/entrez/query.fcgi?cmd=Retrieve&amp;amp;db=PubMed&amp;amp;dopt=Citation&amp;amp;list_uids=15901720 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  <w:p w14:paraId="7BA5B8C5" w14:textId="494D1768" w:rsidR="00935033" w:rsidRPr="00681204" w:rsidRDefault="0081627A" w:rsidP="004E0D5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SYWhtZTwvQXV0aG9yPjxZZWFyPjE5OTU8L1llYXI+PFJl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SYWhtZTwvQXV0aG9yPjxZZWFyPjE5OTU8L1llYXI+PFJl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2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935033" w14:paraId="77590D08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7BF1C71C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RP4708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0570663A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 xml:space="preserve">PAO1F </w:t>
            </w:r>
            <w:r w:rsidRPr="00681204">
              <w:rPr>
                <w:i/>
                <w:iCs/>
                <w:sz w:val="20"/>
                <w:szCs w:val="20"/>
              </w:rPr>
              <w:t>∆fliF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440E6582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1AC7C0C9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2E55DFD2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RP4126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2F785521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 xml:space="preserve">PAO1F </w:t>
            </w:r>
            <w:r w:rsidRPr="00681204">
              <w:rPr>
                <w:i/>
                <w:iCs/>
                <w:sz w:val="20"/>
                <w:szCs w:val="20"/>
              </w:rPr>
              <w:t>∆pilA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3666A4A9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19E60857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7C3BAD3E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RP9170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187215A4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 xml:space="preserve">PAO1F </w:t>
            </w:r>
            <w:r w:rsidRPr="00681204">
              <w:rPr>
                <w:i/>
                <w:iCs/>
                <w:sz w:val="20"/>
                <w:szCs w:val="20"/>
              </w:rPr>
              <w:t>∆fliF ∆pilA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6BB500A1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78CACB5A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28DAC201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RP12980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6B517661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 xml:space="preserve">PAO1F </w:t>
            </w:r>
            <w:r w:rsidRPr="00681204">
              <w:rPr>
                <w:i/>
                <w:iCs/>
                <w:sz w:val="20"/>
                <w:szCs w:val="20"/>
              </w:rPr>
              <w:t>∆fliF2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2F375529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4894C6D1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16E82426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RP13077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62BF8139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 xml:space="preserve">PAO1F </w:t>
            </w:r>
            <w:r w:rsidRPr="00681204">
              <w:rPr>
                <w:i/>
                <w:iCs/>
                <w:sz w:val="20"/>
                <w:szCs w:val="20"/>
              </w:rPr>
              <w:t>∆pslC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67CD431E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3C0FF0A6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0E9C0F81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RP13080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140B7798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 xml:space="preserve">PAO1F </w:t>
            </w:r>
            <w:r w:rsidRPr="00681204">
              <w:rPr>
                <w:i/>
                <w:iCs/>
                <w:sz w:val="20"/>
                <w:szCs w:val="20"/>
              </w:rPr>
              <w:t>∆fliF2 ∆pslC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16F7D0BF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534E3C05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4A8FF229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RP13081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0F49F147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 xml:space="preserve">PAO1F </w:t>
            </w:r>
            <w:r w:rsidRPr="00681204">
              <w:rPr>
                <w:i/>
                <w:iCs/>
                <w:sz w:val="20"/>
                <w:szCs w:val="20"/>
              </w:rPr>
              <w:t>∆fliF2 ∆pslD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22B9F73A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400FF416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7B615E62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RP13089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616EDC3F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 xml:space="preserve">PAO1F </w:t>
            </w:r>
            <w:r w:rsidRPr="00681204">
              <w:rPr>
                <w:i/>
                <w:iCs/>
                <w:sz w:val="20"/>
                <w:szCs w:val="20"/>
              </w:rPr>
              <w:t>∆wspF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75044675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1AC219A1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3F13B3F4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RP3302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71EB67D0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 xml:space="preserve">PAO1F </w:t>
            </w:r>
            <w:r w:rsidRPr="00681204">
              <w:rPr>
                <w:i/>
                <w:iCs/>
                <w:sz w:val="20"/>
                <w:szCs w:val="20"/>
              </w:rPr>
              <w:t>∆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fliC</w:t>
            </w:r>
            <w:proofErr w:type="spellEnd"/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6EFA7E09" w14:textId="2FF92B0C" w:rsidR="00935033" w:rsidRPr="00681204" w:rsidRDefault="0081627A" w:rsidP="004E0D5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TdW48L0F1dGhvcj48WWVhcj4yMDEwPC9ZZWFyPjxSZWNO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TdW48L0F1dGhvcj48WWVhcj4yMDEwPC9ZZWFyPjxSZWNO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3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935033" w14:paraId="156460E8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235E00CB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RP12922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68513446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 xml:space="preserve">PAO1F </w:t>
            </w:r>
            <w:r w:rsidRPr="00681204">
              <w:rPr>
                <w:i/>
                <w:iCs/>
                <w:sz w:val="20"/>
                <w:szCs w:val="20"/>
              </w:rPr>
              <w:t>∆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fliE</w:t>
            </w:r>
            <w:proofErr w:type="spellEnd"/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0E4F5B0B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03815038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46E668B1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RP12894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104B21ED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 xml:space="preserve">PAO1F </w:t>
            </w:r>
            <w:r w:rsidRPr="00681204">
              <w:rPr>
                <w:i/>
                <w:iCs/>
                <w:sz w:val="20"/>
                <w:szCs w:val="20"/>
              </w:rPr>
              <w:t>∆fliG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2D61297C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76C0E703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12EF237A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RP12935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7B30BC75" w14:textId="77777777" w:rsidR="00935033" w:rsidRPr="00681204" w:rsidRDefault="00935033" w:rsidP="004E0D5A">
            <w:pPr>
              <w:rPr>
                <w:i/>
                <w:iCs/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 xml:space="preserve">PAO1F </w:t>
            </w:r>
            <w:r w:rsidRPr="00681204">
              <w:rPr>
                <w:i/>
                <w:iCs/>
                <w:sz w:val="20"/>
                <w:szCs w:val="20"/>
              </w:rPr>
              <w:t>∆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flgBCDEFG</w:t>
            </w:r>
            <w:proofErr w:type="spellEnd"/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17BADD1A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44EBE976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616B639C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RP12859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6FD94BBC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 xml:space="preserve">PAO1F </w:t>
            </w:r>
            <w:r w:rsidRPr="00681204">
              <w:rPr>
                <w:i/>
                <w:iCs/>
                <w:sz w:val="20"/>
                <w:szCs w:val="20"/>
              </w:rPr>
              <w:t>∆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flgI</w:t>
            </w:r>
            <w:proofErr w:type="spellEnd"/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7E3B52FF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76FD544C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29683234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RP12936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1D5AC2AB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 xml:space="preserve">PAO1F </w:t>
            </w:r>
            <w:r w:rsidRPr="00681204">
              <w:rPr>
                <w:i/>
                <w:iCs/>
                <w:sz w:val="20"/>
                <w:szCs w:val="20"/>
              </w:rPr>
              <w:t>flhA(R147A)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3DEAE26D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430C9967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6F97EC9B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RP12897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325CE009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 xml:space="preserve">PAO1F </w:t>
            </w:r>
            <w:r w:rsidRPr="00681204">
              <w:rPr>
                <w:i/>
                <w:iCs/>
                <w:sz w:val="20"/>
                <w:szCs w:val="20"/>
              </w:rPr>
              <w:t>∆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cheA</w:t>
            </w:r>
            <w:proofErr w:type="spellEnd"/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300B7823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21559F9C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5565D138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RP12896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3E183227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 xml:space="preserve">PAO1F </w:t>
            </w:r>
            <w:r w:rsidRPr="00681204">
              <w:rPr>
                <w:i/>
                <w:iCs/>
                <w:sz w:val="20"/>
                <w:szCs w:val="20"/>
              </w:rPr>
              <w:t>∆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fliHIJ</w:t>
            </w:r>
            <w:proofErr w:type="spellEnd"/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4148CFB8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793A3E32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6CD8EE5F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RP12923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593DB662" w14:textId="77777777" w:rsidR="00935033" w:rsidRPr="00681204" w:rsidRDefault="00935033" w:rsidP="004E0D5A">
            <w:pPr>
              <w:jc w:val="both"/>
              <w:rPr>
                <w:i/>
                <w:iCs/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 xml:space="preserve">PAO1F </w:t>
            </w:r>
            <w:r w:rsidRPr="00681204">
              <w:rPr>
                <w:i/>
                <w:iCs/>
                <w:sz w:val="20"/>
                <w:szCs w:val="20"/>
              </w:rPr>
              <w:t>∆flhA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2F8AC1D1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2E605D94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4A710B1C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RP12911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6DC41041" w14:textId="77777777" w:rsidR="00935033" w:rsidRPr="00681204" w:rsidRDefault="00935033" w:rsidP="004E0D5A">
            <w:pPr>
              <w:rPr>
                <w:i/>
                <w:iCs/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 xml:space="preserve">PAO1F </w:t>
            </w:r>
            <w:r w:rsidRPr="00681204">
              <w:rPr>
                <w:i/>
                <w:iCs/>
                <w:sz w:val="20"/>
                <w:szCs w:val="20"/>
              </w:rPr>
              <w:t>∆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fliOPQRflhB</w:t>
            </w:r>
            <w:proofErr w:type="spellEnd"/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15B07AB6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71261659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41F2B8DA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RP1865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17AA64FB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 xml:space="preserve">PAO1F </w:t>
            </w:r>
            <w:r w:rsidRPr="00681204">
              <w:rPr>
                <w:i/>
                <w:iCs/>
                <w:sz w:val="20"/>
                <w:szCs w:val="20"/>
              </w:rPr>
              <w:t>∆fleQ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7EF0A63B" w14:textId="7F8032A8" w:rsidR="00935033" w:rsidRPr="00681204" w:rsidRDefault="0081627A" w:rsidP="004E0D5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Tomalka&lt;/Author&gt;&lt;Year&gt;2012&lt;/Year&gt;&lt;RecNum&gt;1062&lt;/RecNum&gt;&lt;DisplayText&gt;(4)&lt;/DisplayText&gt;&lt;record&gt;&lt;rec-number&gt;1062&lt;/rec-number&gt;&lt;foreign-keys&gt;&lt;key app="EN" db-id="sz0z05dser2ts3et9t2v5fr5wd0ez02af0va" timestamp="1352822307"&gt;1062&lt;/key&gt;&lt;/foreign-keys&gt;&lt;ref-type name="Journal Article"&gt;17&lt;/ref-type&gt;&lt;contributors&gt;&lt;authors&gt;&lt;author&gt;Tomalka, A. G.&lt;/author&gt;&lt;author&gt;Stopford, C. M.&lt;/author&gt;&lt;author&gt;Lee, P. C.&lt;/author&gt;&lt;author&gt;Rietsch, A.&lt;/author&gt;&lt;/authors&gt;&lt;/contributors&gt;&lt;auth-address&gt;Department of Molecular Biology and Microbiology, Case Western Reserve University, 10900 Euclid Ave., Cleveland, OH 44106-4960, USA.&lt;/auth-address&gt;&lt;titles&gt;&lt;title&gt;A translocator-specific export signal establishes the translocator-effector secretion hierarchy that is important for type III secretion system function&lt;/title&gt;&lt;secondary-title&gt;Mol Microbiol&lt;/secondary-title&gt;&lt;alt-title&gt;Molecular microbiology&lt;/alt-title&gt;&lt;/titles&gt;&lt;periodical&gt;&lt;full-title&gt;Mol Microbiol&lt;/full-title&gt;&lt;/periodical&gt;&lt;alt-periodical&gt;&lt;full-title&gt;Molecular Microbiology&lt;/full-title&gt;&lt;/alt-periodical&gt;&lt;pages&gt;1464-81&lt;/pages&gt;&lt;volume&gt;86&lt;/volume&gt;&lt;number&gt;6&lt;/number&gt;&lt;edition&gt;2012/11/06&lt;/edition&gt;&lt;keywords&gt;&lt;keyword&gt;Bacterial Secretion Systems/*genetics&lt;/keyword&gt;&lt;keyword&gt;Membrane Transport Proteins/genetics/*metabolism&lt;/keyword&gt;&lt;keyword&gt;Models, Biological&lt;/keyword&gt;&lt;keyword&gt;Protein Sorting Signals&lt;/keyword&gt;&lt;keyword&gt;Protein Transport&lt;/keyword&gt;&lt;keyword&gt;Pseudomonas aeruginosa/genetics/*metabolism&lt;/keyword&gt;&lt;/keywords&gt;&lt;dates&gt;&lt;year&gt;2012&lt;/year&gt;&lt;pub-dates&gt;&lt;date&gt;Dec&lt;/date&gt;&lt;/pub-dates&gt;&lt;/dates&gt;&lt;isbn&gt;1365-2958 (Electronic)&amp;#xD;0950-382X (Linking)&lt;/isbn&gt;&lt;accession-num&gt;23121689&lt;/accession-num&gt;&lt;work-type&gt;Research Support, N.I.H., Extramural&amp;#xD;Research Support, Non-U.S. Gov&amp;apos;t&lt;/work-type&gt;&lt;urls&gt;&lt;related-urls&gt;&lt;url&gt;http://www.ncbi.nlm.nih.gov/pubmed/23121689&lt;/url&gt;&lt;/related-urls&gt;&lt;/urls&gt;&lt;custom2&gt;PMC3524397&lt;/custom2&gt;&lt;electronic-resource-num&gt;10.1111/mmi.12069&lt;/electronic-resource-num&gt;&lt;language&gt;Eng&lt;/language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4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935033" w14:paraId="50E4B897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5D344A58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RP13249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3A14EF1B" w14:textId="77777777" w:rsidR="00935033" w:rsidRPr="00F42732" w:rsidRDefault="00935033" w:rsidP="004E0D5A">
            <w:pPr>
              <w:rPr>
                <w:i/>
                <w:iCs/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 xml:space="preserve">PAO1F </w:t>
            </w:r>
            <w:r w:rsidRPr="00681204">
              <w:rPr>
                <w:i/>
                <w:iCs/>
                <w:sz w:val="20"/>
                <w:szCs w:val="20"/>
              </w:rPr>
              <w:t>∆fliF2 ∆fleQ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5025B02E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75952620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718A5790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P12961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634E1FEE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AO1F ∆</w:t>
            </w:r>
            <w:r w:rsidRPr="00A16501">
              <w:rPr>
                <w:i/>
                <w:iCs/>
                <w:sz w:val="20"/>
                <w:szCs w:val="20"/>
              </w:rPr>
              <w:t>fliF</w:t>
            </w:r>
            <w:r>
              <w:rPr>
                <w:sz w:val="20"/>
                <w:szCs w:val="20"/>
              </w:rPr>
              <w:t xml:space="preserve"> ∆</w:t>
            </w:r>
            <w:r>
              <w:rPr>
                <w:i/>
                <w:iCs/>
                <w:sz w:val="20"/>
                <w:szCs w:val="20"/>
              </w:rPr>
              <w:t>gmd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472BC799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7A7858AC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75E488E4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P12963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5B6488FD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AO1F ∆</w:t>
            </w:r>
            <w:r w:rsidRPr="00A16501">
              <w:rPr>
                <w:i/>
                <w:iCs/>
                <w:sz w:val="20"/>
                <w:szCs w:val="20"/>
              </w:rPr>
              <w:t>fliF</w:t>
            </w:r>
            <w:r>
              <w:rPr>
                <w:sz w:val="20"/>
                <w:szCs w:val="20"/>
              </w:rPr>
              <w:t xml:space="preserve"> ∆</w:t>
            </w:r>
            <w:r w:rsidRPr="00A16501">
              <w:rPr>
                <w:i/>
                <w:iCs/>
                <w:sz w:val="20"/>
                <w:szCs w:val="20"/>
              </w:rPr>
              <w:t>wbpM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3AE83CFC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5D16DBFF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75EEC979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P13195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64B4250F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AO1F ∆</w:t>
            </w:r>
            <w:r w:rsidRPr="00A16501">
              <w:rPr>
                <w:i/>
                <w:iCs/>
                <w:sz w:val="20"/>
                <w:szCs w:val="20"/>
              </w:rPr>
              <w:t>fliF</w:t>
            </w:r>
            <w:r>
              <w:rPr>
                <w:i/>
                <w:iCs/>
                <w:sz w:val="20"/>
                <w:szCs w:val="20"/>
              </w:rPr>
              <w:t>2</w:t>
            </w:r>
            <w:r>
              <w:rPr>
                <w:sz w:val="20"/>
                <w:szCs w:val="20"/>
              </w:rPr>
              <w:t xml:space="preserve"> ∆</w:t>
            </w:r>
            <w:proofErr w:type="spellStart"/>
            <w:r>
              <w:rPr>
                <w:i/>
                <w:iCs/>
                <w:sz w:val="20"/>
                <w:szCs w:val="20"/>
              </w:rPr>
              <w:t>ssg</w:t>
            </w:r>
            <w:proofErr w:type="spellEnd"/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6DFEA543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37AA69E8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5102AB9D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DH5</w:t>
            </w:r>
            <w:r w:rsidRPr="00681204">
              <w:rPr>
                <w:rFonts w:ascii="Symbol" w:hAnsi="Symbol"/>
                <w:sz w:val="20"/>
                <w:szCs w:val="20"/>
              </w:rPr>
              <w:t>a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6E7E880A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 xml:space="preserve">F– </w:t>
            </w:r>
            <w:r w:rsidRPr="00681204">
              <w:rPr>
                <w:i/>
                <w:iCs/>
                <w:sz w:val="20"/>
                <w:szCs w:val="20"/>
              </w:rPr>
              <w:t xml:space="preserve">endA1 glnV44 thi-1 recA1 relA1 gyrA96 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deoR</w:t>
            </w:r>
            <w:proofErr w:type="spellEnd"/>
            <w:r w:rsidRPr="00681204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nupG</w:t>
            </w:r>
            <w:proofErr w:type="spellEnd"/>
            <w:r w:rsidRPr="00681204">
              <w:rPr>
                <w:i/>
                <w:iCs/>
                <w:sz w:val="20"/>
                <w:szCs w:val="20"/>
              </w:rPr>
              <w:t xml:space="preserve"> purB20 φ80dlacZΔM15 Δ(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lacZYA-</w:t>
            </w:r>
            <w:proofErr w:type="gramStart"/>
            <w:r w:rsidRPr="00681204">
              <w:rPr>
                <w:i/>
                <w:iCs/>
                <w:sz w:val="20"/>
                <w:szCs w:val="20"/>
              </w:rPr>
              <w:t>argF</w:t>
            </w:r>
            <w:proofErr w:type="spellEnd"/>
            <w:r w:rsidRPr="00681204">
              <w:rPr>
                <w:i/>
                <w:iCs/>
                <w:sz w:val="20"/>
                <w:szCs w:val="20"/>
              </w:rPr>
              <w:t>)U</w:t>
            </w:r>
            <w:proofErr w:type="gramEnd"/>
            <w:r w:rsidRPr="00681204">
              <w:rPr>
                <w:i/>
                <w:iCs/>
                <w:sz w:val="20"/>
                <w:szCs w:val="20"/>
              </w:rPr>
              <w:t>169, hsdR17(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rK</w:t>
            </w:r>
            <w:proofErr w:type="spellEnd"/>
            <w:r w:rsidRPr="00681204">
              <w:rPr>
                <w:i/>
                <w:iCs/>
                <w:sz w:val="20"/>
                <w:szCs w:val="20"/>
              </w:rPr>
              <w:t>–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mK</w:t>
            </w:r>
            <w:proofErr w:type="spellEnd"/>
            <w:r w:rsidRPr="00681204">
              <w:rPr>
                <w:i/>
                <w:iCs/>
                <w:sz w:val="20"/>
                <w:szCs w:val="20"/>
              </w:rPr>
              <w:t>+), λ–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0735D7F4" w14:textId="77777777" w:rsidR="00935033" w:rsidRPr="00681204" w:rsidRDefault="00935033" w:rsidP="004E0D5A">
            <w:pPr>
              <w:rPr>
                <w:sz w:val="20"/>
                <w:szCs w:val="20"/>
              </w:rPr>
            </w:pPr>
          </w:p>
        </w:tc>
      </w:tr>
      <w:tr w:rsidR="00935033" w14:paraId="1BEA2D54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1FADC0F3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 xml:space="preserve">SM10 </w:t>
            </w:r>
            <w:r w:rsidRPr="00681204">
              <w:rPr>
                <w:rFonts w:ascii="Symbol" w:hAnsi="Symbol"/>
                <w:sz w:val="20"/>
                <w:szCs w:val="20"/>
              </w:rPr>
              <w:t>l</w:t>
            </w:r>
            <w:r w:rsidRPr="00681204">
              <w:rPr>
                <w:i/>
                <w:iCs/>
                <w:sz w:val="20"/>
                <w:szCs w:val="20"/>
              </w:rPr>
              <w:t>pir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67CFF1AF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proofErr w:type="spellStart"/>
            <w:r w:rsidRPr="00681204">
              <w:rPr>
                <w:i/>
                <w:iCs/>
                <w:sz w:val="20"/>
                <w:szCs w:val="20"/>
              </w:rPr>
              <w:t>thi</w:t>
            </w:r>
            <w:proofErr w:type="spellEnd"/>
            <w:r w:rsidRPr="00681204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thr</w:t>
            </w:r>
            <w:proofErr w:type="spellEnd"/>
            <w:r w:rsidRPr="00681204">
              <w:rPr>
                <w:i/>
                <w:iCs/>
                <w:sz w:val="20"/>
                <w:szCs w:val="20"/>
              </w:rPr>
              <w:t xml:space="preserve"> leu 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tonA</w:t>
            </w:r>
            <w:proofErr w:type="spellEnd"/>
            <w:r w:rsidRPr="00681204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lacY</w:t>
            </w:r>
            <w:proofErr w:type="spellEnd"/>
            <w:r w:rsidRPr="00681204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supE</w:t>
            </w:r>
            <w:proofErr w:type="spellEnd"/>
            <w:r w:rsidRPr="00681204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681204">
              <w:rPr>
                <w:i/>
                <w:iCs/>
                <w:sz w:val="20"/>
                <w:szCs w:val="20"/>
              </w:rPr>
              <w:t>recA</w:t>
            </w:r>
            <w:proofErr w:type="spellEnd"/>
            <w:r w:rsidRPr="00681204">
              <w:rPr>
                <w:sz w:val="20"/>
                <w:szCs w:val="20"/>
              </w:rPr>
              <w:t>::</w:t>
            </w:r>
            <w:proofErr w:type="gramEnd"/>
            <w:r w:rsidRPr="00681204">
              <w:rPr>
                <w:sz w:val="20"/>
                <w:szCs w:val="20"/>
              </w:rPr>
              <w:t>RP-2</w:t>
            </w:r>
            <w:proofErr w:type="gramStart"/>
            <w:r w:rsidRPr="00681204">
              <w:rPr>
                <w:sz w:val="20"/>
                <w:szCs w:val="20"/>
              </w:rPr>
              <w:t>Tc::</w:t>
            </w:r>
            <w:proofErr w:type="gramEnd"/>
            <w:r w:rsidRPr="00681204">
              <w:rPr>
                <w:sz w:val="20"/>
                <w:szCs w:val="20"/>
              </w:rPr>
              <w:t xml:space="preserve">Mu </w:t>
            </w:r>
            <w:proofErr w:type="spellStart"/>
            <w:proofErr w:type="gramStart"/>
            <w:r w:rsidRPr="00681204">
              <w:rPr>
                <w:i/>
                <w:iCs/>
                <w:sz w:val="20"/>
                <w:szCs w:val="20"/>
              </w:rPr>
              <w:t>kanR</w:t>
            </w:r>
            <w:proofErr w:type="spellEnd"/>
            <w:r w:rsidRPr="00681204">
              <w:rPr>
                <w:sz w:val="20"/>
                <w:szCs w:val="20"/>
              </w:rPr>
              <w:t>::</w:t>
            </w:r>
            <w:proofErr w:type="gramEnd"/>
            <w:r w:rsidRPr="00681204">
              <w:rPr>
                <w:rFonts w:ascii="Symbol" w:hAnsi="Symbol"/>
                <w:sz w:val="20"/>
                <w:szCs w:val="20"/>
              </w:rPr>
              <w:t>l</w:t>
            </w:r>
            <w:r w:rsidRPr="00681204">
              <w:rPr>
                <w:i/>
                <w:iCs/>
                <w:sz w:val="20"/>
                <w:szCs w:val="20"/>
              </w:rPr>
              <w:t>pir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2F77A463" w14:textId="48D20825" w:rsidR="00935033" w:rsidRPr="00681204" w:rsidRDefault="0081627A" w:rsidP="004E0D5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Miller&lt;/Author&gt;&lt;Year&gt;1988&lt;/Year&gt;&lt;RecNum&gt;1166&lt;/RecNum&gt;&lt;DisplayText&gt;(5)&lt;/DisplayText&gt;&lt;record&gt;&lt;rec-number&gt;1166&lt;/rec-number&gt;&lt;foreign-keys&gt;&lt;key app="EN" db-id="sz0z05dser2ts3et9t2v5fr5wd0ez02af0va" timestamp="1384616880"&gt;1166&lt;/key&gt;&lt;/foreign-keys&gt;&lt;ref-type name="Journal Article"&gt;17&lt;/ref-type&gt;&lt;contributors&gt;&lt;authors&gt;&lt;author&gt;Miller, V. L.&lt;/author&gt;&lt;author&gt;Mekalanos, J. J.&lt;/author&gt;&lt;/authors&gt;&lt;/contributors&gt;&lt;auth-address&gt;Department of Microbiology and Molecular Genetics, Harvard Medical School, Boston, Massachusetts 02115.&lt;/auth-address&gt;&lt;titles&gt;&lt;title&gt;A novel suicide vector and its use in construction of insertion mutations: osmoregulation of outer membrane proteins and virulence determinants in Vibrio cholerae requires toxR&lt;/title&gt;&lt;secondary-title&gt;J Bacteriol&lt;/secondary-title&gt;&lt;alt-title&gt;Journal of bacteriology&lt;/alt-title&gt;&lt;/titles&gt;&lt;periodical&gt;&lt;full-title&gt;J Bacteriol&lt;/full-title&gt;&lt;/periodical&gt;&lt;alt-periodical&gt;&lt;full-title&gt;Journal of Bacteriology&lt;/full-title&gt;&lt;/alt-periodical&gt;&lt;pages&gt;2575-83&lt;/pages&gt;&lt;volume&gt;170&lt;/volume&gt;&lt;number&gt;6&lt;/number&gt;&lt;edition&gt;1988/06/01&lt;/edition&gt;&lt;keywords&gt;&lt;keyword&gt;Bacterial Outer Membrane Proteins/*genetics&lt;/keyword&gt;&lt;keyword&gt;Cholera Toxin/genetics&lt;/keyword&gt;&lt;keyword&gt;*DNA Transposable Elements&lt;/keyword&gt;&lt;keyword&gt;DNA-Binding Proteins/genetics&lt;/keyword&gt;&lt;keyword&gt;Electrophoresis, Polyacrylamide Gel&lt;/keyword&gt;&lt;keyword&gt;Mutation&lt;/keyword&gt;&lt;keyword&gt;Plasmids&lt;/keyword&gt;&lt;keyword&gt;Transcription, Genetic&lt;/keyword&gt;&lt;keyword&gt;Vibrio cholerae/genetics/*pathogenicity&lt;/keyword&gt;&lt;keyword&gt;*Water-Electrolyte Balance&lt;/keyword&gt;&lt;/keywords&gt;&lt;dates&gt;&lt;year&gt;1988&lt;/year&gt;&lt;pub-dates&gt;&lt;date&gt;Jun&lt;/date&gt;&lt;/pub-dates&gt;&lt;/dates&gt;&lt;isbn&gt;0021-9193 (Print)&amp;#xD;0021-9193 (Linking)&lt;/isbn&gt;&lt;accession-num&gt;2836362&lt;/accession-num&gt;&lt;work-type&gt;Research Support, Non-U.S. Gov&amp;apos;t&amp;#xD;Research Support, U.S. Gov&amp;apos;t, P.H.S.&lt;/work-type&gt;&lt;urls&gt;&lt;related-urls&gt;&lt;url&gt;http://www.ncbi.nlm.nih.gov/pubmed/2836362&lt;/url&gt;&lt;/related-urls&gt;&lt;/urls&gt;&lt;custom2&gt;211174&lt;/custom2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5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935033" w14:paraId="1821402F" w14:textId="77777777" w:rsidTr="00935033">
        <w:trPr>
          <w:trHeight w:val="180"/>
        </w:trPr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01D9AE4F" w14:textId="77777777" w:rsidR="00935033" w:rsidRPr="00935033" w:rsidRDefault="00935033" w:rsidP="004E0D5A">
            <w:pPr>
              <w:rPr>
                <w:sz w:val="16"/>
                <w:szCs w:val="16"/>
              </w:rPr>
            </w:pP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1700C86B" w14:textId="77777777" w:rsidR="00935033" w:rsidRPr="00935033" w:rsidRDefault="00935033" w:rsidP="004E0D5A">
            <w:pPr>
              <w:rPr>
                <w:sz w:val="16"/>
                <w:szCs w:val="16"/>
              </w:rPr>
            </w:pP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141581CD" w14:textId="77777777" w:rsidR="00935033" w:rsidRPr="00935033" w:rsidRDefault="00935033" w:rsidP="004E0D5A">
            <w:pPr>
              <w:rPr>
                <w:sz w:val="16"/>
                <w:szCs w:val="16"/>
              </w:rPr>
            </w:pPr>
          </w:p>
        </w:tc>
      </w:tr>
      <w:tr w:rsidR="00935033" w14:paraId="103833EA" w14:textId="77777777" w:rsidTr="00935033">
        <w:trPr>
          <w:trHeight w:val="126"/>
        </w:trPr>
        <w:tc>
          <w:tcPr>
            <w:tcW w:w="2328" w:type="dxa"/>
            <w:tcBorders>
              <w:top w:val="nil"/>
              <w:left w:val="nil"/>
              <w:bottom w:val="single" w:sz="4" w:space="0" w:color="auto"/>
            </w:tcBorders>
          </w:tcPr>
          <w:p w14:paraId="4EA81314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plasmid</w:t>
            </w:r>
          </w:p>
        </w:tc>
        <w:tc>
          <w:tcPr>
            <w:tcW w:w="5862" w:type="dxa"/>
            <w:tcBorders>
              <w:top w:val="nil"/>
              <w:bottom w:val="single" w:sz="4" w:space="0" w:color="auto"/>
            </w:tcBorders>
          </w:tcPr>
          <w:p w14:paraId="20F0D576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genotype</w:t>
            </w:r>
          </w:p>
        </w:tc>
        <w:tc>
          <w:tcPr>
            <w:tcW w:w="1953" w:type="dxa"/>
            <w:tcBorders>
              <w:top w:val="nil"/>
              <w:bottom w:val="single" w:sz="4" w:space="0" w:color="auto"/>
              <w:right w:val="nil"/>
            </w:tcBorders>
          </w:tcPr>
          <w:p w14:paraId="5239D89F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Reference</w:t>
            </w:r>
          </w:p>
        </w:tc>
      </w:tr>
      <w:tr w:rsidR="00935033" w14:paraId="578CA6E7" w14:textId="77777777" w:rsidTr="00935033">
        <w:tc>
          <w:tcPr>
            <w:tcW w:w="2328" w:type="dxa"/>
            <w:tcBorders>
              <w:top w:val="single" w:sz="4" w:space="0" w:color="auto"/>
              <w:left w:val="nil"/>
              <w:bottom w:val="nil"/>
            </w:tcBorders>
          </w:tcPr>
          <w:p w14:paraId="572C5DEA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pPSV37</w:t>
            </w:r>
          </w:p>
        </w:tc>
        <w:tc>
          <w:tcPr>
            <w:tcW w:w="5862" w:type="dxa"/>
            <w:tcBorders>
              <w:top w:val="single" w:sz="4" w:space="0" w:color="auto"/>
              <w:bottom w:val="nil"/>
            </w:tcBorders>
          </w:tcPr>
          <w:p w14:paraId="5C1BC5E7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i/>
                <w:iCs/>
                <w:sz w:val="20"/>
                <w:szCs w:val="20"/>
              </w:rPr>
              <w:t xml:space="preserve">colE1 </w:t>
            </w:r>
            <w:r w:rsidRPr="00681204">
              <w:rPr>
                <w:sz w:val="20"/>
                <w:szCs w:val="20"/>
              </w:rPr>
              <w:t xml:space="preserve">origin, 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gentR</w:t>
            </w:r>
            <w:proofErr w:type="spellEnd"/>
            <w:r w:rsidRPr="00681204">
              <w:rPr>
                <w:sz w:val="20"/>
                <w:szCs w:val="20"/>
              </w:rPr>
              <w:t xml:space="preserve">, PA origin, 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oriT</w:t>
            </w:r>
            <w:proofErr w:type="spellEnd"/>
            <w:r w:rsidRPr="00681204">
              <w:rPr>
                <w:i/>
                <w:iCs/>
                <w:sz w:val="20"/>
                <w:szCs w:val="20"/>
              </w:rPr>
              <w:t>, p</w:t>
            </w:r>
            <w:r w:rsidRPr="00681204">
              <w:rPr>
                <w:i/>
                <w:iCs/>
                <w:sz w:val="20"/>
                <w:szCs w:val="20"/>
                <w:vertAlign w:val="subscript"/>
              </w:rPr>
              <w:t>lac</w:t>
            </w:r>
            <w:r w:rsidRPr="00681204">
              <w:rPr>
                <w:sz w:val="20"/>
                <w:szCs w:val="20"/>
                <w:vertAlign w:val="subscript"/>
              </w:rPr>
              <w:t>UV5</w:t>
            </w:r>
            <w:r w:rsidRPr="00681204">
              <w:rPr>
                <w:sz w:val="20"/>
                <w:szCs w:val="20"/>
              </w:rPr>
              <w:t xml:space="preserve"> promoter, 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lacIq</w:t>
            </w:r>
            <w:proofErr w:type="spellEnd"/>
          </w:p>
        </w:tc>
        <w:tc>
          <w:tcPr>
            <w:tcW w:w="1953" w:type="dxa"/>
            <w:tcBorders>
              <w:top w:val="single" w:sz="4" w:space="0" w:color="auto"/>
              <w:bottom w:val="nil"/>
              <w:right w:val="nil"/>
            </w:tcBorders>
          </w:tcPr>
          <w:p w14:paraId="30841E56" w14:textId="16F2E1E4" w:rsidR="00935033" w:rsidRPr="00681204" w:rsidRDefault="0081627A" w:rsidP="004E0D5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Lee&lt;/Author&gt;&lt;Year&gt;2010&lt;/Year&gt;&lt;RecNum&gt;815&lt;/RecNum&gt;&lt;DisplayText&gt;(6)&lt;/DisplayText&gt;&lt;record&gt;&lt;rec-number&gt;815&lt;/rec-number&gt;&lt;foreign-keys&gt;&lt;key app="EN" db-id="sz0z05dser2ts3et9t2v5fr5wd0ez02af0va" timestamp="1263835696"&gt;815&lt;/key&gt;&lt;/foreign-keys&gt;&lt;ref-type name="Journal Article"&gt;17&lt;/ref-type&gt;&lt;contributors&gt;&lt;authors&gt;&lt;author&gt;Lee, P. C.&lt;/author&gt;&lt;author&gt;Stopford, C. M.&lt;/author&gt;&lt;author&gt;Svenson, A. G.&lt;/author&gt;&lt;author&gt;Rietsch, A.&lt;/author&gt;&lt;/authors&gt;&lt;/contributors&gt;&lt;auth-address&gt;Department of Molecular Biology and Microbiology, Case Western Reserve University, 10900 Euclid Ave., Cleveland, OH 44106-4960, USA.&lt;/auth-address&gt;&lt;titles&gt;&lt;title&gt;Control of effector export by the Pseudomonas aeruginosa type III secretion proteins PcrG and PcrV&lt;/title&gt;&lt;secondary-title&gt;Mol Microbiol&lt;/secondary-title&gt;&lt;alt-title&gt;Molecular microbiology&lt;/alt-title&gt;&lt;/titles&gt;&lt;periodical&gt;&lt;full-title&gt;Mol Microbiol&lt;/full-title&gt;&lt;/periodical&gt;&lt;alt-periodical&gt;&lt;full-title&gt;Molecular Microbiology&lt;/full-title&gt;&lt;/alt-periodical&gt;&lt;pages&gt;924-41&lt;/pages&gt;&lt;volume&gt;75&lt;/volume&gt;&lt;number&gt;4&lt;/number&gt;&lt;edition&gt;2010/05/22&lt;/edition&gt;&lt;keywords&gt;&lt;keyword&gt;Bacterial Proteins/chemistry/*metabolism&lt;/keyword&gt;&lt;keyword&gt;Biological Transport&lt;/keyword&gt;&lt;keyword&gt;Protein Conformation&lt;/keyword&gt;&lt;keyword&gt;Pseudomonas aeruginosa/*metabolism/*pathogenicity&lt;/keyword&gt;&lt;/keywords&gt;&lt;dates&gt;&lt;year&gt;2010&lt;/year&gt;&lt;pub-dates&gt;&lt;date&gt;Feb&lt;/date&gt;&lt;/pub-dates&gt;&lt;/dates&gt;&lt;isbn&gt;1365-2958 (Electronic)&amp;#xD;0950-382X (Linking)&lt;/isbn&gt;&lt;accession-num&gt;20487288&lt;/accession-num&gt;&lt;work-type&gt;Research Support, N.I.H., Extramural&amp;#xD;Research Support, Non-U.S. Gov&amp;apos;t&lt;/work-type&gt;&lt;urls&gt;&lt;related-urls&gt;&lt;url&gt;http://www.ncbi.nlm.nih.gov/pubmed/20487288&lt;/url&gt;&lt;/related-urls&gt;&lt;/urls&gt;&lt;custom2&gt;PMC3124366&lt;/custom2&gt;&lt;electronic-resource-num&gt;10.1111/j.1365-2958.2009.07027.x&lt;/electronic-resource-num&gt;&lt;language&gt;Eng&lt;/language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6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935033" w14:paraId="66EDCDBC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49EBC7B4" w14:textId="77777777" w:rsidR="00935033" w:rsidRPr="00681204" w:rsidRDefault="00935033" w:rsidP="004E0D5A">
            <w:pPr>
              <w:rPr>
                <w:i/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pP37-</w:t>
            </w:r>
            <w:r w:rsidRPr="00681204">
              <w:rPr>
                <w:i/>
                <w:sz w:val="20"/>
                <w:szCs w:val="20"/>
              </w:rPr>
              <w:t>fliF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755931C8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i/>
                <w:iCs/>
                <w:sz w:val="20"/>
                <w:szCs w:val="20"/>
              </w:rPr>
              <w:t>fliF</w:t>
            </w:r>
            <w:r w:rsidRPr="00681204">
              <w:rPr>
                <w:sz w:val="20"/>
                <w:szCs w:val="20"/>
              </w:rPr>
              <w:t xml:space="preserve"> under control of </w:t>
            </w:r>
            <w:r w:rsidRPr="00681204">
              <w:rPr>
                <w:i/>
                <w:iCs/>
                <w:sz w:val="20"/>
                <w:szCs w:val="20"/>
              </w:rPr>
              <w:t>p</w:t>
            </w:r>
            <w:r w:rsidRPr="00681204">
              <w:rPr>
                <w:i/>
                <w:iCs/>
                <w:sz w:val="20"/>
                <w:szCs w:val="20"/>
                <w:vertAlign w:val="subscript"/>
              </w:rPr>
              <w:t>lac</w:t>
            </w:r>
            <w:r w:rsidRPr="00681204">
              <w:rPr>
                <w:sz w:val="20"/>
                <w:szCs w:val="20"/>
                <w:vertAlign w:val="subscript"/>
              </w:rPr>
              <w:t>UV5</w:t>
            </w:r>
            <w:r w:rsidRPr="00681204">
              <w:rPr>
                <w:sz w:val="20"/>
                <w:szCs w:val="20"/>
              </w:rPr>
              <w:t xml:space="preserve"> promoter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79D7CD59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48D2FBE4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4BFA8F9F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pJN105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666496EF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proofErr w:type="spellStart"/>
            <w:r w:rsidRPr="00681204">
              <w:rPr>
                <w:i/>
                <w:iCs/>
                <w:sz w:val="20"/>
                <w:szCs w:val="20"/>
              </w:rPr>
              <w:t>gentR</w:t>
            </w:r>
            <w:proofErr w:type="spellEnd"/>
            <w:r w:rsidRPr="00681204">
              <w:rPr>
                <w:sz w:val="20"/>
                <w:szCs w:val="20"/>
              </w:rPr>
              <w:t xml:space="preserve">, 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p</w:t>
            </w:r>
            <w:r w:rsidRPr="00681204">
              <w:rPr>
                <w:i/>
                <w:iCs/>
                <w:sz w:val="20"/>
                <w:szCs w:val="20"/>
                <w:vertAlign w:val="subscript"/>
              </w:rPr>
              <w:t>BAD</w:t>
            </w:r>
            <w:proofErr w:type="spellEnd"/>
            <w:r w:rsidRPr="00681204">
              <w:rPr>
                <w:sz w:val="20"/>
                <w:szCs w:val="20"/>
              </w:rPr>
              <w:t xml:space="preserve"> promoter, 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araC</w:t>
            </w:r>
            <w:proofErr w:type="spellEnd"/>
            <w:r w:rsidRPr="00681204">
              <w:rPr>
                <w:i/>
                <w:iCs/>
                <w:sz w:val="20"/>
                <w:szCs w:val="20"/>
              </w:rPr>
              <w:t xml:space="preserve">, pBBR1 </w:t>
            </w:r>
            <w:r w:rsidRPr="00681204">
              <w:rPr>
                <w:sz w:val="20"/>
                <w:szCs w:val="20"/>
              </w:rPr>
              <w:t>origin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3BFF364D" w14:textId="19D63409" w:rsidR="00935033" w:rsidRPr="00681204" w:rsidRDefault="0081627A" w:rsidP="004E0D5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Newman&lt;/Author&gt;&lt;Year&gt;1999&lt;/Year&gt;&lt;RecNum&gt;3971&lt;/RecNum&gt;&lt;DisplayText&gt;(7)&lt;/DisplayText&gt;&lt;record&gt;&lt;rec-number&gt;3971&lt;/rec-number&gt;&lt;foreign-keys&gt;&lt;key app="EN" db-id="sz0z05dser2ts3et9t2v5fr5wd0ez02af0va" timestamp="1722104174"&gt;3971&lt;/key&gt;&lt;/foreign-keys&gt;&lt;ref-type name="Journal Article"&gt;17&lt;/ref-type&gt;&lt;contributors&gt;&lt;authors&gt;&lt;author&gt;Newman, J. R.&lt;/author&gt;&lt;author&gt;Fuqua, C.&lt;/author&gt;&lt;/authors&gt;&lt;/contributors&gt;&lt;auth-address&gt;Department of Biology, Trinity University, San Antonio, TX 78212, USA.&lt;/auth-address&gt;&lt;titles&gt;&lt;title&gt;Broad-host-range expression vectors that carry the L-arabinose-inducible Escherichia coli araBAD promoter and the araC regulator&lt;/title&gt;&lt;secondary-title&gt;Gene&lt;/secondary-title&gt;&lt;/titles&gt;&lt;periodical&gt;&lt;full-title&gt;Gene&lt;/full-title&gt;&lt;/periodical&gt;&lt;pages&gt;197-203&lt;/pages&gt;&lt;volume&gt;227&lt;/volume&gt;&lt;number&gt;2&lt;/number&gt;&lt;keywords&gt;&lt;keyword&gt;Agrobacterium tumefaciens/*genetics&lt;/keyword&gt;&lt;keyword&gt;Arabinose/genetics/*pharmacology&lt;/keyword&gt;&lt;keyword&gt;Base Sequence&lt;/keyword&gt;&lt;keyword&gt;Escherichia coli/*genetics&lt;/keyword&gt;&lt;keyword&gt;Fucose/pharmacology&lt;/keyword&gt;&lt;keyword&gt;Gene Expression Regulation, Plant/genetics&lt;/keyword&gt;&lt;keyword&gt;Genes, Bacterial/genetics&lt;/keyword&gt;&lt;keyword&gt;Genes, araC/*genetics&lt;/keyword&gt;&lt;keyword&gt;Genetic Vectors/*genetics&lt;/keyword&gt;&lt;keyword&gt;Lac Operon/genetics&lt;/keyword&gt;&lt;keyword&gt;Molecular Sequence Data&lt;/keyword&gt;&lt;keyword&gt;Plasmids/genetics&lt;/keyword&gt;&lt;/keywords&gt;&lt;dates&gt;&lt;year&gt;1999&lt;/year&gt;&lt;pub-dates&gt;&lt;date&gt;Feb 18&lt;/date&gt;&lt;/pub-dates&gt;&lt;/dates&gt;&lt;isbn&gt;0378-1119 (Print)&amp;#xD;0378-1119 (Linking)&lt;/isbn&gt;&lt;accession-num&gt;10023058&lt;/accession-num&gt;&lt;urls&gt;&lt;related-urls&gt;&lt;url&gt;https://www.ncbi.nlm.nih.gov/pubmed/10023058&lt;/url&gt;&lt;/related-urls&gt;&lt;/urls&gt;&lt;electronic-resource-num&gt;10.1016/s0378-1119(98)00601-5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7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935033" w14:paraId="10B1035D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61164473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pJN2133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2E4CDBD3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 xml:space="preserve">pJN105 with PA2133 under control of 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p</w:t>
            </w:r>
            <w:r w:rsidRPr="00681204">
              <w:rPr>
                <w:i/>
                <w:iCs/>
                <w:sz w:val="20"/>
                <w:szCs w:val="20"/>
                <w:vertAlign w:val="subscript"/>
              </w:rPr>
              <w:t>BAD</w:t>
            </w:r>
            <w:proofErr w:type="spellEnd"/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559A04A5" w14:textId="24CC53D1" w:rsidR="00935033" w:rsidRPr="00681204" w:rsidRDefault="0081627A" w:rsidP="004E0D5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Hickman&lt;/Author&gt;&lt;Year&gt;2005&lt;/Year&gt;&lt;RecNum&gt;430&lt;/RecNum&gt;&lt;DisplayText&gt;(8)&lt;/DisplayText&gt;&lt;record&gt;&lt;rec-number&gt;430&lt;/rec-number&gt;&lt;foreign-keys&gt;&lt;key app="EN" db-id="sz0z05dser2ts3et9t2v5fr5wd0ez02af0va" timestamp="1584536887"&gt;430&lt;/key&gt;&lt;/foreign-keys&gt;&lt;ref-type name="Journal Article"&gt;17&lt;/ref-type&gt;&lt;contributors&gt;&lt;authors&gt;&lt;author&gt;Hickman, J. W.&lt;/author&gt;&lt;author&gt;Tifrea, D. F.&lt;/author&gt;&lt;author&gt;Harwood, C. S.&lt;/author&gt;&lt;/authors&gt;&lt;/contributors&gt;&lt;auth-address&gt;Department of Microbiology, Box 357242, University of Washington, 1959 Northeast Pacific Street, Seattle, WA 98195, USA.&lt;/auth-address&gt;&lt;titles&gt;&lt;title&gt;A chemosensory system that regulates biofilm formation through modulation of cyclic diguanylate levels&lt;/title&gt;&lt;secondary-title&gt;Proc Natl Acad Sci U S A&lt;/secondary-title&gt;&lt;/titles&gt;&lt;periodical&gt;&lt;full-title&gt;Proc Natl Acad Sci U S A&lt;/full-title&gt;&lt;/periodical&gt;&lt;pages&gt;14422-7&lt;/pages&gt;&lt;volume&gt;102&lt;/volume&gt;&lt;number&gt;40&lt;/number&gt;&lt;dates&gt;&lt;year&gt;2005&lt;/year&gt;&lt;pub-dates&gt;&lt;date&gt;Oct 4&lt;/date&gt;&lt;/pub-dates&gt;&lt;/dates&gt;&lt;accession-num&gt;16186483&lt;/accession-num&gt;&lt;urls&gt;&lt;related-urls&gt;&lt;url&gt;http://www.ncbi.nlm.nih.gov/entrez/query.fcgi?cmd=Retrieve&amp;amp;db=PubMed&amp;amp;dopt=Citation&amp;amp;list_uids=16186483 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8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935033" w14:paraId="10EB7E49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71DABCF5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pP25-GFPo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6F8FE95A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 xml:space="preserve">constitutively expressed GFPmut3, 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bla</w:t>
            </w:r>
            <w:proofErr w:type="spellEnd"/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7EF8268A" w14:textId="0249F938" w:rsidR="00935033" w:rsidRPr="00681204" w:rsidRDefault="0081627A" w:rsidP="004E0D5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Hb29kbWFuPC9BdXRob3I+PFllYXI+MjAwNDwvWWVhcj48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Hb29kbWFuPC9BdXRob3I+PFllYXI+MjAwNDwvWWVhcj48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9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935033" w14:paraId="24FD9AB5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35587DA1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pPSV35-CV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1ED84B6D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i/>
                <w:iCs/>
                <w:sz w:val="20"/>
                <w:szCs w:val="20"/>
              </w:rPr>
              <w:t xml:space="preserve">colE1 </w:t>
            </w:r>
            <w:r w:rsidRPr="00681204">
              <w:rPr>
                <w:sz w:val="20"/>
                <w:szCs w:val="20"/>
              </w:rPr>
              <w:t xml:space="preserve">origin, 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gentR</w:t>
            </w:r>
            <w:proofErr w:type="spellEnd"/>
            <w:r w:rsidRPr="00681204">
              <w:rPr>
                <w:sz w:val="20"/>
                <w:szCs w:val="20"/>
              </w:rPr>
              <w:t xml:space="preserve">, PA origin, 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oriT</w:t>
            </w:r>
            <w:proofErr w:type="spellEnd"/>
            <w:r w:rsidRPr="00681204">
              <w:rPr>
                <w:i/>
                <w:iCs/>
                <w:sz w:val="20"/>
                <w:szCs w:val="20"/>
              </w:rPr>
              <w:t>, p</w:t>
            </w:r>
            <w:r w:rsidRPr="00681204">
              <w:rPr>
                <w:i/>
                <w:iCs/>
                <w:sz w:val="20"/>
                <w:szCs w:val="20"/>
                <w:vertAlign w:val="subscript"/>
              </w:rPr>
              <w:t>lac</w:t>
            </w:r>
            <w:r w:rsidRPr="00681204">
              <w:rPr>
                <w:sz w:val="20"/>
                <w:szCs w:val="20"/>
                <w:vertAlign w:val="subscript"/>
              </w:rPr>
              <w:t>UV5</w:t>
            </w:r>
            <w:r w:rsidRPr="00681204">
              <w:rPr>
                <w:sz w:val="20"/>
                <w:szCs w:val="20"/>
              </w:rPr>
              <w:t xml:space="preserve">, </w:t>
            </w:r>
            <w:proofErr w:type="spellStart"/>
            <w:proofErr w:type="gramStart"/>
            <w:r w:rsidRPr="00681204">
              <w:rPr>
                <w:i/>
                <w:iCs/>
                <w:sz w:val="20"/>
                <w:szCs w:val="20"/>
              </w:rPr>
              <w:t>lacIq,VSV</w:t>
            </w:r>
            <w:proofErr w:type="spellEnd"/>
            <w:proofErr w:type="gramEnd"/>
            <w:r w:rsidRPr="00681204">
              <w:rPr>
                <w:i/>
                <w:iCs/>
                <w:sz w:val="20"/>
                <w:szCs w:val="20"/>
              </w:rPr>
              <w:t>-G tag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6AD26871" w14:textId="048E9349" w:rsidR="00935033" w:rsidRPr="00681204" w:rsidRDefault="0081627A" w:rsidP="004E0D5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Ib29kPC9BdXRob3I+PFllYXI+MjAxMDwvWWVhcj48UmVj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Ib29kPC9BdXRob3I+PFllYXI+MjAxMDwvWWVhcj48UmVj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10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935033" w14:paraId="2B718A2E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3024DB8F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pPSV35-CV-</w:t>
            </w:r>
            <w:r w:rsidRPr="00681204">
              <w:rPr>
                <w:i/>
                <w:iCs/>
                <w:sz w:val="20"/>
                <w:szCs w:val="20"/>
              </w:rPr>
              <w:t>pslC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1107D392" w14:textId="77777777" w:rsidR="00935033" w:rsidRPr="00681204" w:rsidRDefault="00935033" w:rsidP="004E0D5A">
            <w:pPr>
              <w:rPr>
                <w:i/>
                <w:iCs/>
                <w:sz w:val="20"/>
                <w:szCs w:val="20"/>
              </w:rPr>
            </w:pPr>
            <w:r w:rsidRPr="00681204">
              <w:rPr>
                <w:i/>
                <w:iCs/>
                <w:sz w:val="20"/>
                <w:szCs w:val="20"/>
              </w:rPr>
              <w:t xml:space="preserve">pslC-VSV-G </w:t>
            </w:r>
            <w:r w:rsidRPr="00681204">
              <w:rPr>
                <w:sz w:val="20"/>
                <w:szCs w:val="20"/>
              </w:rPr>
              <w:t>under control of</w:t>
            </w:r>
            <w:r w:rsidRPr="00681204">
              <w:rPr>
                <w:i/>
                <w:iCs/>
                <w:sz w:val="20"/>
                <w:szCs w:val="20"/>
              </w:rPr>
              <w:t xml:space="preserve"> p</w:t>
            </w:r>
            <w:r w:rsidRPr="00681204">
              <w:rPr>
                <w:i/>
                <w:iCs/>
                <w:sz w:val="20"/>
                <w:szCs w:val="20"/>
                <w:vertAlign w:val="subscript"/>
              </w:rPr>
              <w:t>lac</w:t>
            </w:r>
            <w:r w:rsidRPr="00681204">
              <w:rPr>
                <w:sz w:val="20"/>
                <w:szCs w:val="20"/>
                <w:vertAlign w:val="subscript"/>
              </w:rPr>
              <w:t>UV5</w:t>
            </w:r>
            <w:r w:rsidRPr="00681204">
              <w:rPr>
                <w:sz w:val="20"/>
                <w:szCs w:val="20"/>
              </w:rPr>
              <w:t xml:space="preserve"> promoter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744C3A9D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Joseph Mougous, unpublished</w:t>
            </w:r>
          </w:p>
        </w:tc>
      </w:tr>
      <w:tr w:rsidR="00935033" w14:paraId="1690DB55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3DCEC4D4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pPSV35-CV-</w:t>
            </w:r>
            <w:r w:rsidRPr="00681204">
              <w:rPr>
                <w:i/>
                <w:iCs/>
                <w:sz w:val="20"/>
                <w:szCs w:val="20"/>
              </w:rPr>
              <w:t>pslD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4061C2BF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i/>
                <w:iCs/>
                <w:sz w:val="20"/>
                <w:szCs w:val="20"/>
              </w:rPr>
              <w:t xml:space="preserve">pslD-VSV-G </w:t>
            </w:r>
            <w:r w:rsidRPr="00681204">
              <w:rPr>
                <w:sz w:val="20"/>
                <w:szCs w:val="20"/>
              </w:rPr>
              <w:t>under control of</w:t>
            </w:r>
            <w:r w:rsidRPr="00681204">
              <w:rPr>
                <w:i/>
                <w:iCs/>
                <w:sz w:val="20"/>
                <w:szCs w:val="20"/>
              </w:rPr>
              <w:t xml:space="preserve"> p</w:t>
            </w:r>
            <w:r w:rsidRPr="00681204">
              <w:rPr>
                <w:i/>
                <w:iCs/>
                <w:sz w:val="20"/>
                <w:szCs w:val="20"/>
                <w:vertAlign w:val="subscript"/>
              </w:rPr>
              <w:t>lac</w:t>
            </w:r>
            <w:r w:rsidRPr="00681204">
              <w:rPr>
                <w:sz w:val="20"/>
                <w:szCs w:val="20"/>
                <w:vertAlign w:val="subscript"/>
              </w:rPr>
              <w:t>UV5</w:t>
            </w:r>
            <w:r w:rsidRPr="00681204">
              <w:rPr>
                <w:sz w:val="20"/>
                <w:szCs w:val="20"/>
              </w:rPr>
              <w:t xml:space="preserve"> promoter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0178E90A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Joseph Mougous, unpublished</w:t>
            </w:r>
          </w:p>
        </w:tc>
      </w:tr>
      <w:tr w:rsidR="00935033" w14:paraId="41461C94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4E3B1649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pEXG2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4BD2BBA8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 xml:space="preserve">allelic exchange vector, </w:t>
            </w:r>
            <w:r w:rsidRPr="00681204">
              <w:rPr>
                <w:i/>
                <w:iCs/>
                <w:sz w:val="20"/>
                <w:szCs w:val="20"/>
              </w:rPr>
              <w:t>colE1</w:t>
            </w:r>
            <w:r w:rsidRPr="00681204">
              <w:rPr>
                <w:sz w:val="20"/>
                <w:szCs w:val="20"/>
              </w:rPr>
              <w:t xml:space="preserve"> origin, 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oriT</w:t>
            </w:r>
            <w:proofErr w:type="spellEnd"/>
            <w:r w:rsidRPr="00681204">
              <w:rPr>
                <w:sz w:val="20"/>
                <w:szCs w:val="20"/>
              </w:rPr>
              <w:t xml:space="preserve">, 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gentR</w:t>
            </w:r>
            <w:proofErr w:type="spellEnd"/>
            <w:r w:rsidRPr="00681204">
              <w:rPr>
                <w:sz w:val="20"/>
                <w:szCs w:val="20"/>
              </w:rPr>
              <w:t xml:space="preserve">, 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sacB</w:t>
            </w:r>
            <w:proofErr w:type="spellEnd"/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6E76090D" w14:textId="69E204B8" w:rsidR="00935033" w:rsidRPr="00681204" w:rsidRDefault="0081627A" w:rsidP="004E0D5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SaWV0c2NoPC9BdXRob3I+PFllYXI+MjAwNTwvWWVhcj48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SaWV0c2NoPC9BdXRob3I+PFllYXI+MjAwNTwvWWVhcj48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1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935033" w14:paraId="63F54080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39C31FF9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pEXG2-</w:t>
            </w:r>
            <w:r w:rsidRPr="00681204">
              <w:rPr>
                <w:i/>
                <w:iCs/>
                <w:sz w:val="20"/>
                <w:szCs w:val="20"/>
              </w:rPr>
              <w:t>∆pilA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0DAE74DE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i/>
                <w:iCs/>
                <w:sz w:val="20"/>
                <w:szCs w:val="20"/>
              </w:rPr>
              <w:t>pilA</w:t>
            </w:r>
            <w:r w:rsidRPr="00681204">
              <w:rPr>
                <w:sz w:val="20"/>
                <w:szCs w:val="20"/>
              </w:rPr>
              <w:t xml:space="preserve"> deletion removing codons 3-148, in pEXG2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78C62137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22554445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52B86290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pEXG2-</w:t>
            </w:r>
            <w:r w:rsidRPr="00681204">
              <w:rPr>
                <w:i/>
                <w:iCs/>
                <w:sz w:val="20"/>
                <w:szCs w:val="20"/>
              </w:rPr>
              <w:t>∆fliF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06AA1604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i/>
                <w:iCs/>
                <w:sz w:val="20"/>
                <w:szCs w:val="20"/>
              </w:rPr>
              <w:t>fliF</w:t>
            </w:r>
            <w:r w:rsidRPr="00681204">
              <w:rPr>
                <w:sz w:val="20"/>
                <w:szCs w:val="20"/>
              </w:rPr>
              <w:t xml:space="preserve"> deletion removing codons 3-597, in pEXG2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461B59EA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3B4F60A1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3C28D1E0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pEXG2-</w:t>
            </w:r>
            <w:r w:rsidRPr="00681204">
              <w:rPr>
                <w:i/>
                <w:iCs/>
                <w:sz w:val="20"/>
                <w:szCs w:val="20"/>
              </w:rPr>
              <w:t>∆fliF2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05084ACE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i/>
                <w:iCs/>
                <w:sz w:val="20"/>
                <w:szCs w:val="20"/>
              </w:rPr>
              <w:t>fliF</w:t>
            </w:r>
            <w:r w:rsidRPr="00681204">
              <w:rPr>
                <w:sz w:val="20"/>
                <w:szCs w:val="20"/>
              </w:rPr>
              <w:t xml:space="preserve"> deletion removing codons 65-490, in pEXG2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2A2A7ECE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0A60F9F9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6F3AD860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pEXG2-</w:t>
            </w:r>
            <w:r w:rsidRPr="00681204">
              <w:rPr>
                <w:i/>
                <w:iCs/>
                <w:sz w:val="20"/>
                <w:szCs w:val="20"/>
              </w:rPr>
              <w:t>∆pslC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3F8BDD8D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i/>
                <w:iCs/>
                <w:sz w:val="20"/>
                <w:szCs w:val="20"/>
              </w:rPr>
              <w:t>pslC</w:t>
            </w:r>
            <w:r w:rsidRPr="00681204">
              <w:rPr>
                <w:sz w:val="20"/>
                <w:szCs w:val="20"/>
              </w:rPr>
              <w:t xml:space="preserve"> deletion removing codons 8-297, in pEXG2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73BF3BAB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218C725F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456279AF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pEXG2-</w:t>
            </w:r>
            <w:r w:rsidRPr="00681204">
              <w:rPr>
                <w:i/>
                <w:iCs/>
                <w:sz w:val="20"/>
                <w:szCs w:val="20"/>
              </w:rPr>
              <w:t>∆pslD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6DE2F933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i/>
                <w:iCs/>
                <w:sz w:val="20"/>
                <w:szCs w:val="20"/>
              </w:rPr>
              <w:t>pslD</w:t>
            </w:r>
            <w:r w:rsidRPr="00681204">
              <w:rPr>
                <w:sz w:val="20"/>
                <w:szCs w:val="20"/>
              </w:rPr>
              <w:t xml:space="preserve"> deletion removing codons 14-247, in pEXG2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377F166F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2213729D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240C7C62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pEXG2-</w:t>
            </w:r>
            <w:r w:rsidRPr="00681204">
              <w:rPr>
                <w:i/>
                <w:iCs/>
                <w:sz w:val="20"/>
                <w:szCs w:val="20"/>
              </w:rPr>
              <w:t>∆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fliE</w:t>
            </w:r>
            <w:proofErr w:type="spellEnd"/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0E0C753A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proofErr w:type="spellStart"/>
            <w:r w:rsidRPr="00681204">
              <w:rPr>
                <w:i/>
                <w:iCs/>
                <w:sz w:val="20"/>
                <w:szCs w:val="20"/>
              </w:rPr>
              <w:t>fliE</w:t>
            </w:r>
            <w:proofErr w:type="spellEnd"/>
            <w:r w:rsidRPr="00681204">
              <w:rPr>
                <w:sz w:val="20"/>
                <w:szCs w:val="20"/>
              </w:rPr>
              <w:t xml:space="preserve"> deletion removing codons 3-108, in pEXG2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0EF9D956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3753ADDD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5F20B79E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pEXG2-</w:t>
            </w:r>
            <w:r w:rsidRPr="00681204">
              <w:rPr>
                <w:i/>
                <w:iCs/>
                <w:sz w:val="20"/>
                <w:szCs w:val="20"/>
              </w:rPr>
              <w:t>∆fliG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0531064A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i/>
                <w:iCs/>
                <w:sz w:val="20"/>
                <w:szCs w:val="20"/>
              </w:rPr>
              <w:t>fliG</w:t>
            </w:r>
            <w:r w:rsidRPr="00681204">
              <w:rPr>
                <w:sz w:val="20"/>
                <w:szCs w:val="20"/>
              </w:rPr>
              <w:t xml:space="preserve"> deletion removing codons 1-339, in pEXG2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44CAE8D9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3B7F588B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2041D9BE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pEXG2-</w:t>
            </w:r>
            <w:r w:rsidRPr="00681204">
              <w:rPr>
                <w:i/>
                <w:iCs/>
                <w:sz w:val="20"/>
                <w:szCs w:val="20"/>
              </w:rPr>
              <w:t>∆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fliHIJ</w:t>
            </w:r>
            <w:proofErr w:type="spellEnd"/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194B1B6D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proofErr w:type="spellStart"/>
            <w:r w:rsidRPr="00681204">
              <w:rPr>
                <w:i/>
                <w:iCs/>
                <w:sz w:val="20"/>
                <w:szCs w:val="20"/>
              </w:rPr>
              <w:t>fliHIJ</w:t>
            </w:r>
            <w:proofErr w:type="spellEnd"/>
            <w:r w:rsidRPr="00681204">
              <w:rPr>
                <w:i/>
                <w:iCs/>
                <w:sz w:val="20"/>
                <w:szCs w:val="20"/>
              </w:rPr>
              <w:t xml:space="preserve">, </w:t>
            </w:r>
            <w:r w:rsidRPr="00681204">
              <w:rPr>
                <w:sz w:val="20"/>
                <w:szCs w:val="20"/>
              </w:rPr>
              <w:t xml:space="preserve">clean deletion moving 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fliJ</w:t>
            </w:r>
            <w:proofErr w:type="spellEnd"/>
            <w:r w:rsidRPr="00681204">
              <w:rPr>
                <w:sz w:val="20"/>
                <w:szCs w:val="20"/>
              </w:rPr>
              <w:t xml:space="preserve"> STOP to </w:t>
            </w:r>
            <w:r w:rsidRPr="00681204">
              <w:rPr>
                <w:i/>
                <w:iCs/>
                <w:sz w:val="20"/>
                <w:szCs w:val="20"/>
              </w:rPr>
              <w:t>fliG</w:t>
            </w:r>
            <w:r w:rsidRPr="00681204">
              <w:rPr>
                <w:sz w:val="20"/>
                <w:szCs w:val="20"/>
              </w:rPr>
              <w:t>, in pEXG2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7167F06C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3A363364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1F74A956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pEXG2-</w:t>
            </w:r>
            <w:r w:rsidRPr="00681204">
              <w:rPr>
                <w:i/>
                <w:iCs/>
                <w:sz w:val="20"/>
                <w:szCs w:val="20"/>
              </w:rPr>
              <w:t>∆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fliOPQRflhB</w:t>
            </w:r>
            <w:proofErr w:type="spellEnd"/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5990FDBD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 xml:space="preserve">deletes </w:t>
            </w:r>
            <w:proofErr w:type="spellStart"/>
            <w:proofErr w:type="gramStart"/>
            <w:r w:rsidRPr="00681204">
              <w:rPr>
                <w:i/>
                <w:iCs/>
                <w:sz w:val="20"/>
                <w:szCs w:val="20"/>
              </w:rPr>
              <w:t>fliO</w:t>
            </w:r>
            <w:proofErr w:type="spellEnd"/>
            <w:r w:rsidRPr="00681204">
              <w:rPr>
                <w:sz w:val="20"/>
                <w:szCs w:val="20"/>
              </w:rPr>
              <w:t>(</w:t>
            </w:r>
            <w:proofErr w:type="gramEnd"/>
            <w:r w:rsidRPr="00681204">
              <w:rPr>
                <w:sz w:val="20"/>
                <w:szCs w:val="20"/>
              </w:rPr>
              <w:t>codon 2)-</w:t>
            </w:r>
            <w:proofErr w:type="spellStart"/>
            <w:proofErr w:type="gramStart"/>
            <w:r w:rsidRPr="00681204">
              <w:rPr>
                <w:i/>
                <w:iCs/>
                <w:sz w:val="20"/>
                <w:szCs w:val="20"/>
              </w:rPr>
              <w:t>flhB</w:t>
            </w:r>
            <w:proofErr w:type="spellEnd"/>
            <w:r w:rsidRPr="00681204">
              <w:rPr>
                <w:sz w:val="20"/>
                <w:szCs w:val="20"/>
              </w:rPr>
              <w:t>(</w:t>
            </w:r>
            <w:proofErr w:type="gramEnd"/>
            <w:r w:rsidRPr="00681204">
              <w:rPr>
                <w:sz w:val="20"/>
                <w:szCs w:val="20"/>
              </w:rPr>
              <w:t>codon 377), in pEXG2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2A633007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19496163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4C5E5BAB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pEXG2-</w:t>
            </w:r>
            <w:r w:rsidRPr="00681204">
              <w:rPr>
                <w:i/>
                <w:iCs/>
                <w:sz w:val="20"/>
                <w:szCs w:val="20"/>
              </w:rPr>
              <w:t>∆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flgBCDEFG</w:t>
            </w:r>
            <w:proofErr w:type="spellEnd"/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5AEF8EE1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eletes </w:t>
            </w:r>
            <w:proofErr w:type="spellStart"/>
            <w:proofErr w:type="gramStart"/>
            <w:r w:rsidRPr="006969FC">
              <w:rPr>
                <w:i/>
                <w:iCs/>
                <w:sz w:val="20"/>
                <w:szCs w:val="20"/>
              </w:rPr>
              <w:t>flgB</w:t>
            </w:r>
            <w:proofErr w:type="spellEnd"/>
            <w:r>
              <w:rPr>
                <w:sz w:val="20"/>
                <w:szCs w:val="20"/>
              </w:rPr>
              <w:t>(</w:t>
            </w:r>
            <w:proofErr w:type="gramEnd"/>
            <w:r>
              <w:rPr>
                <w:sz w:val="20"/>
                <w:szCs w:val="20"/>
              </w:rPr>
              <w:t>codon 1)-</w:t>
            </w:r>
            <w:proofErr w:type="spellStart"/>
            <w:proofErr w:type="gramStart"/>
            <w:r w:rsidRPr="00420A6E">
              <w:rPr>
                <w:i/>
                <w:iCs/>
                <w:sz w:val="20"/>
                <w:szCs w:val="20"/>
              </w:rPr>
              <w:t>flgG</w:t>
            </w:r>
            <w:proofErr w:type="spellEnd"/>
            <w:r>
              <w:rPr>
                <w:sz w:val="20"/>
                <w:szCs w:val="20"/>
              </w:rPr>
              <w:t>(</w:t>
            </w:r>
            <w:proofErr w:type="gramEnd"/>
            <w:r>
              <w:rPr>
                <w:sz w:val="20"/>
                <w:szCs w:val="20"/>
              </w:rPr>
              <w:t>codon 253)</w:t>
            </w:r>
            <w:r w:rsidRPr="00681204">
              <w:rPr>
                <w:sz w:val="20"/>
                <w:szCs w:val="20"/>
              </w:rPr>
              <w:t>, in pEXG2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33492CD3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57B4948B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2F29D86D" w14:textId="77777777" w:rsidR="00935033" w:rsidRPr="00681204" w:rsidRDefault="00935033" w:rsidP="004E0D5A">
            <w:pPr>
              <w:rPr>
                <w:i/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pEXG2-</w:t>
            </w:r>
            <w:r w:rsidRPr="00681204">
              <w:rPr>
                <w:i/>
                <w:sz w:val="20"/>
                <w:szCs w:val="20"/>
              </w:rPr>
              <w:t>∆</w:t>
            </w:r>
            <w:proofErr w:type="spellStart"/>
            <w:r w:rsidRPr="00681204">
              <w:rPr>
                <w:i/>
                <w:sz w:val="20"/>
                <w:szCs w:val="20"/>
              </w:rPr>
              <w:t>flgI</w:t>
            </w:r>
            <w:proofErr w:type="spellEnd"/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73608FAE" w14:textId="77777777" w:rsidR="00935033" w:rsidRPr="00681204" w:rsidRDefault="00935033" w:rsidP="004E0D5A">
            <w:pPr>
              <w:ind w:left="3600" w:hanging="3600"/>
              <w:rPr>
                <w:sz w:val="20"/>
                <w:szCs w:val="20"/>
              </w:rPr>
            </w:pPr>
            <w:proofErr w:type="spellStart"/>
            <w:r w:rsidRPr="00681204">
              <w:rPr>
                <w:i/>
                <w:iCs/>
                <w:sz w:val="20"/>
                <w:szCs w:val="20"/>
              </w:rPr>
              <w:t>flgI</w:t>
            </w:r>
            <w:proofErr w:type="spellEnd"/>
            <w:r w:rsidRPr="00681204">
              <w:rPr>
                <w:sz w:val="20"/>
                <w:szCs w:val="20"/>
              </w:rPr>
              <w:t xml:space="preserve"> deletion removing codons </w:t>
            </w:r>
            <w:r>
              <w:rPr>
                <w:sz w:val="20"/>
                <w:szCs w:val="20"/>
              </w:rPr>
              <w:t>3-368</w:t>
            </w:r>
            <w:r w:rsidRPr="00681204">
              <w:rPr>
                <w:sz w:val="20"/>
                <w:szCs w:val="20"/>
              </w:rPr>
              <w:t>, in pEXG2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5A750E5B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536D4897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45B39062" w14:textId="77777777" w:rsidR="00935033" w:rsidRPr="00681204" w:rsidRDefault="00935033" w:rsidP="004E0D5A">
            <w:pPr>
              <w:rPr>
                <w:i/>
                <w:iCs/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pEXG2-</w:t>
            </w:r>
            <w:r w:rsidRPr="00681204">
              <w:rPr>
                <w:i/>
                <w:iCs/>
                <w:sz w:val="20"/>
                <w:szCs w:val="20"/>
              </w:rPr>
              <w:t>∆flhA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14B6CB0F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i/>
                <w:iCs/>
                <w:sz w:val="20"/>
                <w:szCs w:val="20"/>
              </w:rPr>
              <w:t>flhA</w:t>
            </w:r>
            <w:r w:rsidRPr="00681204">
              <w:rPr>
                <w:sz w:val="20"/>
                <w:szCs w:val="20"/>
              </w:rPr>
              <w:t xml:space="preserve"> deletion removing codons</w:t>
            </w:r>
            <w:r>
              <w:rPr>
                <w:sz w:val="20"/>
                <w:szCs w:val="20"/>
              </w:rPr>
              <w:t xml:space="preserve"> 4-704</w:t>
            </w:r>
            <w:r w:rsidRPr="00681204">
              <w:rPr>
                <w:sz w:val="20"/>
                <w:szCs w:val="20"/>
              </w:rPr>
              <w:t>, in pEXG2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4398AE8E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767EF69F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22869BE1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pEXG2-</w:t>
            </w:r>
            <w:r w:rsidRPr="00681204">
              <w:rPr>
                <w:i/>
                <w:iCs/>
                <w:sz w:val="20"/>
                <w:szCs w:val="20"/>
              </w:rPr>
              <w:t>flhA(R147A)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2116C41B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i/>
                <w:iCs/>
                <w:sz w:val="20"/>
                <w:szCs w:val="20"/>
              </w:rPr>
              <w:t xml:space="preserve">flhA </w:t>
            </w:r>
            <w:r w:rsidRPr="00681204">
              <w:rPr>
                <w:sz w:val="20"/>
                <w:szCs w:val="20"/>
              </w:rPr>
              <w:t>R147A mutation, in pEXG2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016E1096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3DFC8F0A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7FC83170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pEXG2</w:t>
            </w:r>
            <w:r w:rsidRPr="00681204">
              <w:rPr>
                <w:i/>
                <w:iCs/>
                <w:sz w:val="20"/>
                <w:szCs w:val="20"/>
              </w:rPr>
              <w:t>-∆fleQ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3E1D8ED9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i/>
                <w:iCs/>
                <w:sz w:val="20"/>
                <w:szCs w:val="20"/>
              </w:rPr>
              <w:t xml:space="preserve">fleQ </w:t>
            </w:r>
            <w:r w:rsidRPr="00681204">
              <w:rPr>
                <w:sz w:val="20"/>
                <w:szCs w:val="20"/>
              </w:rPr>
              <w:t>deletion removing codons 4–487, in pEXG2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0EFDE9BC" w14:textId="267998E9" w:rsidR="00935033" w:rsidRPr="00681204" w:rsidRDefault="0081627A" w:rsidP="004E0D5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Tomalka&lt;/Author&gt;&lt;Year&gt;2012&lt;/Year&gt;&lt;RecNum&gt;1062&lt;/RecNum&gt;&lt;DisplayText&gt;(4)&lt;/DisplayText&gt;&lt;record&gt;&lt;rec-number&gt;1062&lt;/rec-number&gt;&lt;foreign-keys&gt;&lt;key app="EN" db-id="sz0z05dser2ts3et9t2v5fr5wd0ez02af0va" timestamp="1352822307"&gt;1062&lt;/key&gt;&lt;/foreign-keys&gt;&lt;ref-type name="Journal Article"&gt;17&lt;/ref-type&gt;&lt;contributors&gt;&lt;authors&gt;&lt;author&gt;Tomalka, A. G.&lt;/author&gt;&lt;author&gt;Stopford, C. M.&lt;/author&gt;&lt;author&gt;Lee, P. C.&lt;/author&gt;&lt;author&gt;Rietsch, A.&lt;/author&gt;&lt;/authors&gt;&lt;/contributors&gt;&lt;auth-address&gt;Department of Molecular Biology and Microbiology, Case Western Reserve University, 10900 Euclid Ave., Cleveland, OH 44106-4960, USA.&lt;/auth-address&gt;&lt;titles&gt;&lt;title&gt;A translocator-specific export signal establishes the translocator-effector secretion hierarchy that is important for type III secretion system function&lt;/title&gt;&lt;secondary-title&gt;Mol Microbiol&lt;/secondary-title&gt;&lt;alt-title&gt;Molecular microbiology&lt;/alt-title&gt;&lt;/titles&gt;&lt;periodical&gt;&lt;full-title&gt;Mol Microbiol&lt;/full-title&gt;&lt;/periodical&gt;&lt;alt-periodical&gt;&lt;full-title&gt;Molecular Microbiology&lt;/full-title&gt;&lt;/alt-periodical&gt;&lt;pages&gt;1464-81&lt;/pages&gt;&lt;volume&gt;86&lt;/volume&gt;&lt;number&gt;6&lt;/number&gt;&lt;edition&gt;2012/11/06&lt;/edition&gt;&lt;keywords&gt;&lt;keyword&gt;Bacterial Secretion Systems/*genetics&lt;/keyword&gt;&lt;keyword&gt;Membrane Transport Proteins/genetics/*metabolism&lt;/keyword&gt;&lt;keyword&gt;Models, Biological&lt;/keyword&gt;&lt;keyword&gt;Protein Sorting Signals&lt;/keyword&gt;&lt;keyword&gt;Protein Transport&lt;/keyword&gt;&lt;keyword&gt;Pseudomonas aeruginosa/genetics/*metabolism&lt;/keyword&gt;&lt;/keywords&gt;&lt;dates&gt;&lt;year&gt;2012&lt;/year&gt;&lt;pub-dates&gt;&lt;date&gt;Dec&lt;/date&gt;&lt;/pub-dates&gt;&lt;/dates&gt;&lt;isbn&gt;1365-2958 (Electronic)&amp;#xD;0950-382X (Linking)&lt;/isbn&gt;&lt;accession-num&gt;23121689&lt;/accession-num&gt;&lt;work-type&gt;Research Support, N.I.H., Extramural&amp;#xD;Research Support, Non-U.S. Gov&amp;apos;t&lt;/work-type&gt;&lt;urls&gt;&lt;related-urls&gt;&lt;url&gt;http://www.ncbi.nlm.nih.gov/pubmed/23121689&lt;/url&gt;&lt;/related-urls&gt;&lt;/urls&gt;&lt;custom2&gt;PMC3524397&lt;/custom2&gt;&lt;electronic-resource-num&gt;10.1111/mmi.12069&lt;/electronic-resource-num&gt;&lt;language&gt;Eng&lt;/language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4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935033" w14:paraId="6CBB9FE5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1D083FE3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pEXG2-</w:t>
            </w:r>
            <w:r w:rsidRPr="00681204">
              <w:rPr>
                <w:i/>
                <w:iCs/>
                <w:sz w:val="20"/>
                <w:szCs w:val="20"/>
              </w:rPr>
              <w:t>∆wspF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6087A55B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i/>
                <w:iCs/>
                <w:sz w:val="20"/>
                <w:szCs w:val="20"/>
              </w:rPr>
              <w:t>wspF</w:t>
            </w:r>
            <w:r w:rsidRPr="00681204">
              <w:rPr>
                <w:sz w:val="20"/>
                <w:szCs w:val="20"/>
              </w:rPr>
              <w:t xml:space="preserve"> deletion removing codons </w:t>
            </w:r>
            <w:r>
              <w:rPr>
                <w:sz w:val="20"/>
                <w:szCs w:val="20"/>
              </w:rPr>
              <w:t>11-329</w:t>
            </w:r>
            <w:r w:rsidRPr="00681204">
              <w:rPr>
                <w:sz w:val="20"/>
                <w:szCs w:val="20"/>
              </w:rPr>
              <w:t>, in pEXG2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4EDF6F3F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14B79904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74F2167D" w14:textId="77777777" w:rsidR="00935033" w:rsidRPr="00681204" w:rsidRDefault="00935033" w:rsidP="004E0D5A">
            <w:pPr>
              <w:rPr>
                <w:i/>
                <w:iCs/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pEXG2-</w:t>
            </w:r>
            <w:r w:rsidRPr="00681204">
              <w:rPr>
                <w:i/>
                <w:iCs/>
                <w:sz w:val="20"/>
                <w:szCs w:val="20"/>
              </w:rPr>
              <w:t>∆</w:t>
            </w:r>
            <w:proofErr w:type="spellStart"/>
            <w:r w:rsidRPr="00681204">
              <w:rPr>
                <w:i/>
                <w:iCs/>
                <w:sz w:val="20"/>
                <w:szCs w:val="20"/>
              </w:rPr>
              <w:t>cheA</w:t>
            </w:r>
            <w:proofErr w:type="spellEnd"/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0655B4D2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proofErr w:type="spellStart"/>
            <w:r w:rsidRPr="00681204">
              <w:rPr>
                <w:i/>
                <w:iCs/>
                <w:sz w:val="20"/>
                <w:szCs w:val="20"/>
              </w:rPr>
              <w:t>cheA</w:t>
            </w:r>
            <w:proofErr w:type="spellEnd"/>
            <w:r w:rsidRPr="00681204">
              <w:rPr>
                <w:sz w:val="20"/>
                <w:szCs w:val="20"/>
              </w:rPr>
              <w:t xml:space="preserve"> deletion removing codons </w:t>
            </w:r>
            <w:r>
              <w:rPr>
                <w:sz w:val="20"/>
                <w:szCs w:val="20"/>
              </w:rPr>
              <w:t>3-752</w:t>
            </w:r>
            <w:r w:rsidRPr="00681204">
              <w:rPr>
                <w:sz w:val="20"/>
                <w:szCs w:val="20"/>
              </w:rPr>
              <w:t>, in pEXG2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21069610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 w:rsidRPr="00681204">
              <w:rPr>
                <w:sz w:val="20"/>
                <w:szCs w:val="20"/>
              </w:rPr>
              <w:t>this study</w:t>
            </w:r>
          </w:p>
        </w:tc>
      </w:tr>
      <w:tr w:rsidR="00935033" w14:paraId="7EC8F198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6275E094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EXG2-∆</w:t>
            </w:r>
            <w:r w:rsidRPr="005005F4">
              <w:rPr>
                <w:i/>
                <w:iCs/>
                <w:sz w:val="20"/>
                <w:szCs w:val="20"/>
              </w:rPr>
              <w:t>gmd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5F357B76" w14:textId="4FD06BD5" w:rsidR="00935033" w:rsidRPr="005005F4" w:rsidRDefault="00935033" w:rsidP="004E0D5A">
            <w:pPr>
              <w:rPr>
                <w:sz w:val="20"/>
                <w:szCs w:val="20"/>
              </w:rPr>
            </w:pPr>
            <w:r>
              <w:rPr>
                <w:i/>
                <w:iCs/>
                <w:sz w:val="20"/>
                <w:szCs w:val="20"/>
              </w:rPr>
              <w:t>∆gmd</w:t>
            </w:r>
            <w:r>
              <w:rPr>
                <w:sz w:val="20"/>
                <w:szCs w:val="20"/>
              </w:rPr>
              <w:t xml:space="preserve">, </w:t>
            </w:r>
            <w:r w:rsidRPr="005005F4">
              <w:rPr>
                <w:sz w:val="20"/>
                <w:szCs w:val="20"/>
              </w:rPr>
              <w:t>clean deletion mo</w:t>
            </w:r>
            <w:r>
              <w:rPr>
                <w:sz w:val="20"/>
                <w:szCs w:val="20"/>
              </w:rPr>
              <w:t>v</w:t>
            </w:r>
            <w:r w:rsidRPr="005005F4">
              <w:rPr>
                <w:sz w:val="20"/>
                <w:szCs w:val="20"/>
              </w:rPr>
              <w:t xml:space="preserve">ing </w:t>
            </w:r>
            <w:proofErr w:type="spellStart"/>
            <w:r w:rsidRPr="005005F4">
              <w:rPr>
                <w:i/>
                <w:iCs/>
                <w:sz w:val="20"/>
                <w:szCs w:val="20"/>
              </w:rPr>
              <w:t>rmd</w:t>
            </w:r>
            <w:proofErr w:type="spellEnd"/>
            <w:r w:rsidRPr="005005F4">
              <w:rPr>
                <w:sz w:val="20"/>
                <w:szCs w:val="20"/>
              </w:rPr>
              <w:t xml:space="preserve"> stop to </w:t>
            </w:r>
            <w:r w:rsidRPr="005005F4">
              <w:rPr>
                <w:i/>
                <w:iCs/>
                <w:sz w:val="20"/>
                <w:szCs w:val="20"/>
              </w:rPr>
              <w:t>gmd</w:t>
            </w:r>
            <w:r w:rsidRPr="005005F4">
              <w:rPr>
                <w:sz w:val="20"/>
                <w:szCs w:val="20"/>
              </w:rPr>
              <w:t xml:space="preserve"> stop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21CE34B6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his study</w:t>
            </w:r>
          </w:p>
        </w:tc>
      </w:tr>
      <w:tr w:rsidR="00935033" w14:paraId="0A834927" w14:textId="77777777" w:rsidTr="00935033">
        <w:tc>
          <w:tcPr>
            <w:tcW w:w="2328" w:type="dxa"/>
            <w:tcBorders>
              <w:top w:val="nil"/>
              <w:left w:val="nil"/>
              <w:bottom w:val="nil"/>
            </w:tcBorders>
          </w:tcPr>
          <w:p w14:paraId="7DE95F5B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EXG2-∆</w:t>
            </w:r>
            <w:r w:rsidRPr="005005F4">
              <w:rPr>
                <w:i/>
                <w:iCs/>
                <w:sz w:val="20"/>
                <w:szCs w:val="20"/>
              </w:rPr>
              <w:t>wbpM</w:t>
            </w:r>
          </w:p>
        </w:tc>
        <w:tc>
          <w:tcPr>
            <w:tcW w:w="5862" w:type="dxa"/>
            <w:tcBorders>
              <w:top w:val="nil"/>
              <w:bottom w:val="nil"/>
            </w:tcBorders>
          </w:tcPr>
          <w:p w14:paraId="7CFC3219" w14:textId="77777777" w:rsidR="00935033" w:rsidRPr="00D822B4" w:rsidRDefault="00935033" w:rsidP="004E0D5A">
            <w:pPr>
              <w:rPr>
                <w:sz w:val="20"/>
                <w:szCs w:val="20"/>
              </w:rPr>
            </w:pPr>
            <w:r>
              <w:rPr>
                <w:i/>
                <w:iCs/>
                <w:sz w:val="20"/>
                <w:szCs w:val="20"/>
              </w:rPr>
              <w:t>wbpM</w:t>
            </w:r>
            <w:r>
              <w:rPr>
                <w:sz w:val="20"/>
                <w:szCs w:val="20"/>
              </w:rPr>
              <w:t xml:space="preserve"> deletion removing</w:t>
            </w:r>
            <w:r w:rsidRPr="00D822B4">
              <w:rPr>
                <w:sz w:val="20"/>
                <w:szCs w:val="20"/>
              </w:rPr>
              <w:t xml:space="preserve"> codons 3-646</w:t>
            </w:r>
            <w:r>
              <w:rPr>
                <w:sz w:val="20"/>
                <w:szCs w:val="20"/>
              </w:rPr>
              <w:t>, in pEXG2</w:t>
            </w:r>
          </w:p>
        </w:tc>
        <w:tc>
          <w:tcPr>
            <w:tcW w:w="1953" w:type="dxa"/>
            <w:tcBorders>
              <w:top w:val="nil"/>
              <w:bottom w:val="nil"/>
              <w:right w:val="nil"/>
            </w:tcBorders>
          </w:tcPr>
          <w:p w14:paraId="721AD5A7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his study</w:t>
            </w:r>
          </w:p>
        </w:tc>
      </w:tr>
      <w:tr w:rsidR="00935033" w14:paraId="4D7A37AC" w14:textId="77777777" w:rsidTr="00935033">
        <w:tc>
          <w:tcPr>
            <w:tcW w:w="2328" w:type="dxa"/>
            <w:tcBorders>
              <w:top w:val="nil"/>
              <w:left w:val="nil"/>
              <w:bottom w:val="single" w:sz="4" w:space="0" w:color="auto"/>
            </w:tcBorders>
          </w:tcPr>
          <w:p w14:paraId="699A1CC8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EXG2-∆</w:t>
            </w:r>
            <w:proofErr w:type="spellStart"/>
            <w:r w:rsidRPr="005005F4">
              <w:rPr>
                <w:i/>
                <w:iCs/>
                <w:sz w:val="20"/>
                <w:szCs w:val="20"/>
              </w:rPr>
              <w:t>ssg</w:t>
            </w:r>
            <w:proofErr w:type="spellEnd"/>
          </w:p>
        </w:tc>
        <w:tc>
          <w:tcPr>
            <w:tcW w:w="5862" w:type="dxa"/>
            <w:tcBorders>
              <w:top w:val="nil"/>
              <w:bottom w:val="single" w:sz="4" w:space="0" w:color="auto"/>
            </w:tcBorders>
          </w:tcPr>
          <w:p w14:paraId="584F06A9" w14:textId="77777777" w:rsidR="00935033" w:rsidRPr="00681204" w:rsidRDefault="00935033" w:rsidP="004E0D5A">
            <w:pPr>
              <w:rPr>
                <w:i/>
                <w:iCs/>
                <w:sz w:val="20"/>
                <w:szCs w:val="20"/>
              </w:rPr>
            </w:pPr>
            <w:proofErr w:type="spellStart"/>
            <w:r>
              <w:rPr>
                <w:i/>
                <w:iCs/>
                <w:sz w:val="20"/>
                <w:szCs w:val="20"/>
              </w:rPr>
              <w:t>ssg</w:t>
            </w:r>
            <w:proofErr w:type="spellEnd"/>
            <w:r>
              <w:rPr>
                <w:sz w:val="20"/>
                <w:szCs w:val="20"/>
              </w:rPr>
              <w:t xml:space="preserve"> deletion, in pEXG2</w:t>
            </w:r>
          </w:p>
        </w:tc>
        <w:tc>
          <w:tcPr>
            <w:tcW w:w="1953" w:type="dxa"/>
            <w:tcBorders>
              <w:top w:val="nil"/>
              <w:bottom w:val="single" w:sz="4" w:space="0" w:color="auto"/>
              <w:right w:val="nil"/>
            </w:tcBorders>
          </w:tcPr>
          <w:p w14:paraId="6ABF71B6" w14:textId="77777777" w:rsidR="00935033" w:rsidRPr="00681204" w:rsidRDefault="00935033" w:rsidP="004E0D5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his study</w:t>
            </w:r>
          </w:p>
        </w:tc>
      </w:tr>
    </w:tbl>
    <w:p w14:paraId="2818A453" w14:textId="77777777" w:rsidR="0081627A" w:rsidRDefault="0081627A"/>
    <w:p w14:paraId="3C4EEED3" w14:textId="77777777" w:rsidR="0081627A" w:rsidRDefault="0081627A"/>
    <w:p w14:paraId="3C4723CB" w14:textId="77777777" w:rsidR="0081627A" w:rsidRPr="0081627A" w:rsidRDefault="0081627A" w:rsidP="0081627A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1627A">
        <w:rPr>
          <w:noProof/>
        </w:rPr>
        <w:t>1.</w:t>
      </w:r>
      <w:r w:rsidRPr="0081627A">
        <w:rPr>
          <w:noProof/>
        </w:rPr>
        <w:tab/>
        <w:t>Bleves S, Soscia C, Nogueira-Orlandi P, Lazdunski A, Filloux A. Quorum sensing negatively controls type III secretion regulon expression in Pseudomonas aeruginosa PAO1. J Bacteriol. 2005;187(11):3898-902.</w:t>
      </w:r>
    </w:p>
    <w:p w14:paraId="17EBA155" w14:textId="77777777" w:rsidR="0081627A" w:rsidRPr="0081627A" w:rsidRDefault="0081627A" w:rsidP="0081627A">
      <w:pPr>
        <w:pStyle w:val="EndNoteBibliography"/>
        <w:rPr>
          <w:noProof/>
        </w:rPr>
      </w:pPr>
      <w:r w:rsidRPr="0081627A">
        <w:rPr>
          <w:noProof/>
        </w:rPr>
        <w:t>2.</w:t>
      </w:r>
      <w:r w:rsidRPr="0081627A">
        <w:rPr>
          <w:noProof/>
        </w:rPr>
        <w:tab/>
        <w:t>Rahme LG, Stevens EJ, Wolfort SF, Shao J, Tompkins RG, Ausubel FM. Common virulence factors for bacterial pathogenicity in plants and animals. Science. 1995;268(5219):1899-902.</w:t>
      </w:r>
    </w:p>
    <w:p w14:paraId="3D85A2BA" w14:textId="77777777" w:rsidR="0081627A" w:rsidRPr="0081627A" w:rsidRDefault="0081627A" w:rsidP="0081627A">
      <w:pPr>
        <w:pStyle w:val="EndNoteBibliography"/>
        <w:rPr>
          <w:noProof/>
        </w:rPr>
      </w:pPr>
      <w:r w:rsidRPr="0081627A">
        <w:rPr>
          <w:noProof/>
        </w:rPr>
        <w:t>3.</w:t>
      </w:r>
      <w:r w:rsidRPr="0081627A">
        <w:rPr>
          <w:noProof/>
        </w:rPr>
        <w:tab/>
        <w:t>Sun Y, Karmakar M, Roy S, Ramadan RT, Williams SR, Howell S, et al. TLR4 and TLR5 on corneal macrophages regulate Pseudomonas aeruginosa keratitis by signaling through MyD88-dependent and -independent pathways. J Immunol. 2010;185(7):4272-83.</w:t>
      </w:r>
    </w:p>
    <w:p w14:paraId="448A0E36" w14:textId="77777777" w:rsidR="0081627A" w:rsidRPr="0081627A" w:rsidRDefault="0081627A" w:rsidP="0081627A">
      <w:pPr>
        <w:pStyle w:val="EndNoteBibliography"/>
        <w:rPr>
          <w:noProof/>
        </w:rPr>
      </w:pPr>
      <w:r w:rsidRPr="0081627A">
        <w:rPr>
          <w:noProof/>
        </w:rPr>
        <w:t>4.</w:t>
      </w:r>
      <w:r w:rsidRPr="0081627A">
        <w:rPr>
          <w:noProof/>
        </w:rPr>
        <w:tab/>
        <w:t>Tomalka AG, Stopford CM, Lee PC, Rietsch A. A translocator-specific export signal establishes the translocator-effector secretion hierarchy that is important for type III secretion system function. Mol Microbiol. 2012;86(6):1464-81.</w:t>
      </w:r>
    </w:p>
    <w:p w14:paraId="45FF3E4D" w14:textId="77777777" w:rsidR="0081627A" w:rsidRPr="0081627A" w:rsidRDefault="0081627A" w:rsidP="0081627A">
      <w:pPr>
        <w:pStyle w:val="EndNoteBibliography"/>
        <w:rPr>
          <w:noProof/>
        </w:rPr>
      </w:pPr>
      <w:r w:rsidRPr="0081627A">
        <w:rPr>
          <w:noProof/>
        </w:rPr>
        <w:t>5.</w:t>
      </w:r>
      <w:r w:rsidRPr="0081627A">
        <w:rPr>
          <w:noProof/>
        </w:rPr>
        <w:tab/>
        <w:t>Miller VL, Mekalanos JJ. A novel suicide vector and its use in construction of insertion mutations: osmoregulation of outer membrane proteins and virulence determinants in Vibrio cholerae requires toxR. J Bacteriol. 1988;170(6):2575-83.</w:t>
      </w:r>
    </w:p>
    <w:p w14:paraId="7E108F78" w14:textId="77777777" w:rsidR="0081627A" w:rsidRPr="0081627A" w:rsidRDefault="0081627A" w:rsidP="0081627A">
      <w:pPr>
        <w:pStyle w:val="EndNoteBibliography"/>
        <w:rPr>
          <w:noProof/>
        </w:rPr>
      </w:pPr>
      <w:r w:rsidRPr="0081627A">
        <w:rPr>
          <w:noProof/>
        </w:rPr>
        <w:t>6.</w:t>
      </w:r>
      <w:r w:rsidRPr="0081627A">
        <w:rPr>
          <w:noProof/>
        </w:rPr>
        <w:tab/>
        <w:t>Lee PC, Stopford CM, Svenson AG, Rietsch A. Control of effector export by the Pseudomonas aeruginosa type III secretion proteins PcrG and PcrV. Mol Microbiol. 2010;75(4):924-41.</w:t>
      </w:r>
    </w:p>
    <w:p w14:paraId="72399130" w14:textId="77777777" w:rsidR="0081627A" w:rsidRPr="0081627A" w:rsidRDefault="0081627A" w:rsidP="0081627A">
      <w:pPr>
        <w:pStyle w:val="EndNoteBibliography"/>
        <w:rPr>
          <w:noProof/>
        </w:rPr>
      </w:pPr>
      <w:r w:rsidRPr="0081627A">
        <w:rPr>
          <w:noProof/>
        </w:rPr>
        <w:t>7.</w:t>
      </w:r>
      <w:r w:rsidRPr="0081627A">
        <w:rPr>
          <w:noProof/>
        </w:rPr>
        <w:tab/>
        <w:t>Newman JR, Fuqua C. Broad-host-range expression vectors that carry the L-arabinose-inducible Escherichia coli araBAD promoter and the araC regulator. Gene. 1999;227(2):197-203.</w:t>
      </w:r>
    </w:p>
    <w:p w14:paraId="1C0F1176" w14:textId="77777777" w:rsidR="0081627A" w:rsidRPr="0081627A" w:rsidRDefault="0081627A" w:rsidP="0081627A">
      <w:pPr>
        <w:pStyle w:val="EndNoteBibliography"/>
        <w:rPr>
          <w:noProof/>
        </w:rPr>
      </w:pPr>
      <w:r w:rsidRPr="0081627A">
        <w:rPr>
          <w:noProof/>
        </w:rPr>
        <w:t>8.</w:t>
      </w:r>
      <w:r w:rsidRPr="0081627A">
        <w:rPr>
          <w:noProof/>
        </w:rPr>
        <w:tab/>
        <w:t>Hickman JW, Tifrea DF, Harwood CS. A chemosensory system that regulates biofilm formation through modulation of cyclic diguanylate levels. Proc Natl Acad Sci U S A. 2005;102(40):14422-7.</w:t>
      </w:r>
    </w:p>
    <w:p w14:paraId="1B2B7510" w14:textId="77777777" w:rsidR="0081627A" w:rsidRPr="0081627A" w:rsidRDefault="0081627A" w:rsidP="0081627A">
      <w:pPr>
        <w:pStyle w:val="EndNoteBibliography"/>
        <w:rPr>
          <w:noProof/>
        </w:rPr>
      </w:pPr>
      <w:r w:rsidRPr="0081627A">
        <w:rPr>
          <w:noProof/>
        </w:rPr>
        <w:t>9.</w:t>
      </w:r>
      <w:r w:rsidRPr="0081627A">
        <w:rPr>
          <w:noProof/>
        </w:rPr>
        <w:tab/>
        <w:t>Goodman AL, Kulasekara B, Rietsch A, Boyd D, Smith RS, Lory S. A signaling network reciprocally regulates genes associated with acute infection and chronic persistence in Pseudomonas aeruginosa. Dev Cell. 2004;7(5):745-54.</w:t>
      </w:r>
    </w:p>
    <w:p w14:paraId="5B3EF278" w14:textId="77777777" w:rsidR="0081627A" w:rsidRPr="0081627A" w:rsidRDefault="0081627A" w:rsidP="0081627A">
      <w:pPr>
        <w:pStyle w:val="EndNoteBibliography"/>
        <w:rPr>
          <w:noProof/>
        </w:rPr>
      </w:pPr>
      <w:r w:rsidRPr="0081627A">
        <w:rPr>
          <w:noProof/>
        </w:rPr>
        <w:t>10.</w:t>
      </w:r>
      <w:r w:rsidRPr="0081627A">
        <w:rPr>
          <w:noProof/>
        </w:rPr>
        <w:tab/>
        <w:t>Hood RD, Singh P, Hsu F, Guvener T, Carl MA, Trinidad RR, et al. A type VI secretion system of Pseudomonas aeruginosa targets a toxin to bacteria. Cell host &amp; microbe. 2010;7(1):25-37.</w:t>
      </w:r>
    </w:p>
    <w:p w14:paraId="38578535" w14:textId="77777777" w:rsidR="0081627A" w:rsidRPr="0081627A" w:rsidRDefault="0081627A" w:rsidP="0081627A">
      <w:pPr>
        <w:pStyle w:val="EndNoteBibliography"/>
        <w:rPr>
          <w:noProof/>
        </w:rPr>
      </w:pPr>
      <w:r w:rsidRPr="0081627A">
        <w:rPr>
          <w:noProof/>
        </w:rPr>
        <w:t>11.</w:t>
      </w:r>
      <w:r w:rsidRPr="0081627A">
        <w:rPr>
          <w:noProof/>
        </w:rPr>
        <w:tab/>
        <w:t>Rietsch A, Vallet-Gely I, Dove SL, Mekalanos JJ. ExsE, a secreted regulator of type III secretion genes in Pseudomonas aeruginosa. Proc Natl Acad Sci U S A. 2005;102(22):8006-11.</w:t>
      </w:r>
    </w:p>
    <w:p w14:paraId="2F42C881" w14:textId="18E8DC48" w:rsidR="004C7001" w:rsidRDefault="0081627A">
      <w:r>
        <w:fldChar w:fldCharType="end"/>
      </w:r>
    </w:p>
    <w:sectPr w:rsidR="004C7001" w:rsidSect="00935033">
      <w:pgSz w:w="12240" w:h="15840"/>
      <w:pgMar w:top="576" w:right="720" w:bottom="576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5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z0z05dser2ts3et9t2v5fr5wd0ez02af0va&quot;&gt;Pseudomonas references&lt;record-ids&gt;&lt;item&gt;387&lt;/item&gt;&lt;item&gt;389&lt;/item&gt;&lt;item&gt;430&lt;/item&gt;&lt;item&gt;437&lt;/item&gt;&lt;item&gt;464&lt;/item&gt;&lt;item&gt;815&lt;/item&gt;&lt;item&gt;851&lt;/item&gt;&lt;item&gt;1062&lt;/item&gt;&lt;item&gt;1147&lt;/item&gt;&lt;item&gt;1166&lt;/item&gt;&lt;item&gt;3971&lt;/item&gt;&lt;/record-ids&gt;&lt;/item&gt;&lt;/Libraries&gt;"/>
    <w:docVar w:name="EN.UseJSCitationFormat" w:val="False"/>
  </w:docVars>
  <w:rsids>
    <w:rsidRoot w:val="00935033"/>
    <w:rsid w:val="00006746"/>
    <w:rsid w:val="00013F04"/>
    <w:rsid w:val="00024499"/>
    <w:rsid w:val="00026AAA"/>
    <w:rsid w:val="000369A9"/>
    <w:rsid w:val="00042756"/>
    <w:rsid w:val="00051476"/>
    <w:rsid w:val="00054EAA"/>
    <w:rsid w:val="000601BC"/>
    <w:rsid w:val="00062CE9"/>
    <w:rsid w:val="00063EE8"/>
    <w:rsid w:val="00082AC0"/>
    <w:rsid w:val="00086821"/>
    <w:rsid w:val="00091A5C"/>
    <w:rsid w:val="000A329A"/>
    <w:rsid w:val="000A3B2D"/>
    <w:rsid w:val="000A4F96"/>
    <w:rsid w:val="000B6897"/>
    <w:rsid w:val="000C24A8"/>
    <w:rsid w:val="000C3D9A"/>
    <w:rsid w:val="000C4C2E"/>
    <w:rsid w:val="000D157F"/>
    <w:rsid w:val="000E1309"/>
    <w:rsid w:val="000E6053"/>
    <w:rsid w:val="000E6D11"/>
    <w:rsid w:val="00111F9C"/>
    <w:rsid w:val="00114A58"/>
    <w:rsid w:val="00127E55"/>
    <w:rsid w:val="0013380A"/>
    <w:rsid w:val="001346F5"/>
    <w:rsid w:val="00134ADF"/>
    <w:rsid w:val="00147D45"/>
    <w:rsid w:val="0015175A"/>
    <w:rsid w:val="00152DD4"/>
    <w:rsid w:val="00155C47"/>
    <w:rsid w:val="00160BD9"/>
    <w:rsid w:val="00160D1F"/>
    <w:rsid w:val="00167142"/>
    <w:rsid w:val="001711DB"/>
    <w:rsid w:val="0017469B"/>
    <w:rsid w:val="00177E06"/>
    <w:rsid w:val="00187117"/>
    <w:rsid w:val="00192F13"/>
    <w:rsid w:val="001A4FF8"/>
    <w:rsid w:val="001B7E7E"/>
    <w:rsid w:val="001E2185"/>
    <w:rsid w:val="001E7928"/>
    <w:rsid w:val="001E7EE0"/>
    <w:rsid w:val="001F7857"/>
    <w:rsid w:val="00201B8B"/>
    <w:rsid w:val="00203231"/>
    <w:rsid w:val="00210E95"/>
    <w:rsid w:val="002219CE"/>
    <w:rsid w:val="00240B6A"/>
    <w:rsid w:val="00242366"/>
    <w:rsid w:val="00252F02"/>
    <w:rsid w:val="002723DD"/>
    <w:rsid w:val="00274B3B"/>
    <w:rsid w:val="00291D6E"/>
    <w:rsid w:val="0029444B"/>
    <w:rsid w:val="00295F6D"/>
    <w:rsid w:val="002A1C91"/>
    <w:rsid w:val="002C4CCA"/>
    <w:rsid w:val="002C5824"/>
    <w:rsid w:val="002C72A6"/>
    <w:rsid w:val="002D653D"/>
    <w:rsid w:val="002E26DF"/>
    <w:rsid w:val="002E2AA9"/>
    <w:rsid w:val="002E3FA1"/>
    <w:rsid w:val="002E46A8"/>
    <w:rsid w:val="003112CE"/>
    <w:rsid w:val="003211B0"/>
    <w:rsid w:val="003309AA"/>
    <w:rsid w:val="00333B5E"/>
    <w:rsid w:val="00337059"/>
    <w:rsid w:val="003451AB"/>
    <w:rsid w:val="003452FA"/>
    <w:rsid w:val="003620C0"/>
    <w:rsid w:val="003658AF"/>
    <w:rsid w:val="00377A35"/>
    <w:rsid w:val="00393AD7"/>
    <w:rsid w:val="003A3DF9"/>
    <w:rsid w:val="003C18FA"/>
    <w:rsid w:val="003C2B89"/>
    <w:rsid w:val="003C533A"/>
    <w:rsid w:val="003D0581"/>
    <w:rsid w:val="003D2411"/>
    <w:rsid w:val="003D2BDC"/>
    <w:rsid w:val="003D54D6"/>
    <w:rsid w:val="003E6855"/>
    <w:rsid w:val="003F7512"/>
    <w:rsid w:val="00401C48"/>
    <w:rsid w:val="00403859"/>
    <w:rsid w:val="0041263D"/>
    <w:rsid w:val="00425444"/>
    <w:rsid w:val="004254E9"/>
    <w:rsid w:val="00431034"/>
    <w:rsid w:val="00435F4F"/>
    <w:rsid w:val="00440E3A"/>
    <w:rsid w:val="004430AA"/>
    <w:rsid w:val="004458B3"/>
    <w:rsid w:val="00462DD2"/>
    <w:rsid w:val="00472641"/>
    <w:rsid w:val="00482683"/>
    <w:rsid w:val="004849D3"/>
    <w:rsid w:val="00491E64"/>
    <w:rsid w:val="00494F3C"/>
    <w:rsid w:val="00496997"/>
    <w:rsid w:val="00497A2F"/>
    <w:rsid w:val="004B09A3"/>
    <w:rsid w:val="004B70E7"/>
    <w:rsid w:val="004C64FC"/>
    <w:rsid w:val="004C7001"/>
    <w:rsid w:val="004D36D6"/>
    <w:rsid w:val="004E2AFF"/>
    <w:rsid w:val="004E6B8E"/>
    <w:rsid w:val="004E6D47"/>
    <w:rsid w:val="004F7311"/>
    <w:rsid w:val="005042C7"/>
    <w:rsid w:val="005066F9"/>
    <w:rsid w:val="00510A93"/>
    <w:rsid w:val="0051433F"/>
    <w:rsid w:val="005157CA"/>
    <w:rsid w:val="00523F7F"/>
    <w:rsid w:val="00525517"/>
    <w:rsid w:val="00526303"/>
    <w:rsid w:val="005269BE"/>
    <w:rsid w:val="00527C82"/>
    <w:rsid w:val="005436A9"/>
    <w:rsid w:val="00544230"/>
    <w:rsid w:val="00545AFC"/>
    <w:rsid w:val="00550795"/>
    <w:rsid w:val="00556038"/>
    <w:rsid w:val="00565CCF"/>
    <w:rsid w:val="00580C94"/>
    <w:rsid w:val="00581529"/>
    <w:rsid w:val="00581D23"/>
    <w:rsid w:val="00585494"/>
    <w:rsid w:val="00590BAB"/>
    <w:rsid w:val="005B24DE"/>
    <w:rsid w:val="005B3BAA"/>
    <w:rsid w:val="005D1750"/>
    <w:rsid w:val="005D27E6"/>
    <w:rsid w:val="005E19AC"/>
    <w:rsid w:val="005E2911"/>
    <w:rsid w:val="005E61D3"/>
    <w:rsid w:val="005F1D59"/>
    <w:rsid w:val="005F42DB"/>
    <w:rsid w:val="006036DC"/>
    <w:rsid w:val="00603D42"/>
    <w:rsid w:val="00604002"/>
    <w:rsid w:val="0060470D"/>
    <w:rsid w:val="00605342"/>
    <w:rsid w:val="00605852"/>
    <w:rsid w:val="00606217"/>
    <w:rsid w:val="00617367"/>
    <w:rsid w:val="00620547"/>
    <w:rsid w:val="00623DA7"/>
    <w:rsid w:val="00624C4E"/>
    <w:rsid w:val="00633392"/>
    <w:rsid w:val="00635848"/>
    <w:rsid w:val="006438A8"/>
    <w:rsid w:val="00643C26"/>
    <w:rsid w:val="006508FE"/>
    <w:rsid w:val="0065131D"/>
    <w:rsid w:val="00653FC2"/>
    <w:rsid w:val="00666642"/>
    <w:rsid w:val="00670FD8"/>
    <w:rsid w:val="00675828"/>
    <w:rsid w:val="00680FEF"/>
    <w:rsid w:val="00681E22"/>
    <w:rsid w:val="00685365"/>
    <w:rsid w:val="006904D7"/>
    <w:rsid w:val="00691346"/>
    <w:rsid w:val="006A283A"/>
    <w:rsid w:val="006A5FFA"/>
    <w:rsid w:val="006B0523"/>
    <w:rsid w:val="006C0F92"/>
    <w:rsid w:val="006C68E0"/>
    <w:rsid w:val="006C7229"/>
    <w:rsid w:val="006D3E3A"/>
    <w:rsid w:val="006D62A7"/>
    <w:rsid w:val="006E4EF5"/>
    <w:rsid w:val="006F0A40"/>
    <w:rsid w:val="006F607B"/>
    <w:rsid w:val="00704718"/>
    <w:rsid w:val="00715BC1"/>
    <w:rsid w:val="00716D8B"/>
    <w:rsid w:val="00716FA7"/>
    <w:rsid w:val="0072409D"/>
    <w:rsid w:val="0072482F"/>
    <w:rsid w:val="007312A7"/>
    <w:rsid w:val="00731C27"/>
    <w:rsid w:val="007364FD"/>
    <w:rsid w:val="00740121"/>
    <w:rsid w:val="00742996"/>
    <w:rsid w:val="007509FC"/>
    <w:rsid w:val="00755370"/>
    <w:rsid w:val="00756518"/>
    <w:rsid w:val="00760B12"/>
    <w:rsid w:val="007627D8"/>
    <w:rsid w:val="00771970"/>
    <w:rsid w:val="0077413D"/>
    <w:rsid w:val="007752E9"/>
    <w:rsid w:val="007827F3"/>
    <w:rsid w:val="00790595"/>
    <w:rsid w:val="00793671"/>
    <w:rsid w:val="007A2B79"/>
    <w:rsid w:val="007B77C2"/>
    <w:rsid w:val="007C0508"/>
    <w:rsid w:val="007C3AE0"/>
    <w:rsid w:val="007C52CE"/>
    <w:rsid w:val="007E7141"/>
    <w:rsid w:val="007F46B5"/>
    <w:rsid w:val="007F7AE7"/>
    <w:rsid w:val="00801D5F"/>
    <w:rsid w:val="00805FF1"/>
    <w:rsid w:val="0081627A"/>
    <w:rsid w:val="00820FE6"/>
    <w:rsid w:val="008254FE"/>
    <w:rsid w:val="008311F1"/>
    <w:rsid w:val="00835FBF"/>
    <w:rsid w:val="00836794"/>
    <w:rsid w:val="00836EA9"/>
    <w:rsid w:val="008449D7"/>
    <w:rsid w:val="008458E2"/>
    <w:rsid w:val="00846737"/>
    <w:rsid w:val="00851708"/>
    <w:rsid w:val="008571AA"/>
    <w:rsid w:val="008633AC"/>
    <w:rsid w:val="0086342C"/>
    <w:rsid w:val="008702C9"/>
    <w:rsid w:val="008719A6"/>
    <w:rsid w:val="0087370A"/>
    <w:rsid w:val="00874024"/>
    <w:rsid w:val="0088248E"/>
    <w:rsid w:val="008848D8"/>
    <w:rsid w:val="0089396F"/>
    <w:rsid w:val="00895766"/>
    <w:rsid w:val="008A0ECD"/>
    <w:rsid w:val="008A2023"/>
    <w:rsid w:val="008A21D3"/>
    <w:rsid w:val="008A3E75"/>
    <w:rsid w:val="008C2AE5"/>
    <w:rsid w:val="008C3151"/>
    <w:rsid w:val="008C31B2"/>
    <w:rsid w:val="008C3BD2"/>
    <w:rsid w:val="008F0B2D"/>
    <w:rsid w:val="008F34D1"/>
    <w:rsid w:val="008F5242"/>
    <w:rsid w:val="0090399E"/>
    <w:rsid w:val="009058A0"/>
    <w:rsid w:val="009116B4"/>
    <w:rsid w:val="009131AC"/>
    <w:rsid w:val="0092068A"/>
    <w:rsid w:val="00922BD1"/>
    <w:rsid w:val="00931323"/>
    <w:rsid w:val="00935033"/>
    <w:rsid w:val="00946A77"/>
    <w:rsid w:val="00955D37"/>
    <w:rsid w:val="00955D9B"/>
    <w:rsid w:val="00957D4D"/>
    <w:rsid w:val="00957DE7"/>
    <w:rsid w:val="00970103"/>
    <w:rsid w:val="00982045"/>
    <w:rsid w:val="00984825"/>
    <w:rsid w:val="009948EB"/>
    <w:rsid w:val="009A065B"/>
    <w:rsid w:val="009A5191"/>
    <w:rsid w:val="009A67D8"/>
    <w:rsid w:val="009B16D6"/>
    <w:rsid w:val="009B29BF"/>
    <w:rsid w:val="009B46AA"/>
    <w:rsid w:val="009C0927"/>
    <w:rsid w:val="009C2C21"/>
    <w:rsid w:val="009D6C63"/>
    <w:rsid w:val="009E2653"/>
    <w:rsid w:val="009E3043"/>
    <w:rsid w:val="00A0391A"/>
    <w:rsid w:val="00A065FF"/>
    <w:rsid w:val="00A06CED"/>
    <w:rsid w:val="00A162FE"/>
    <w:rsid w:val="00A1684F"/>
    <w:rsid w:val="00A16980"/>
    <w:rsid w:val="00A16C1F"/>
    <w:rsid w:val="00A20B18"/>
    <w:rsid w:val="00A30594"/>
    <w:rsid w:val="00A30D45"/>
    <w:rsid w:val="00A40676"/>
    <w:rsid w:val="00A56B1D"/>
    <w:rsid w:val="00A635AB"/>
    <w:rsid w:val="00A64AC9"/>
    <w:rsid w:val="00A7399D"/>
    <w:rsid w:val="00A904DF"/>
    <w:rsid w:val="00A90BA2"/>
    <w:rsid w:val="00A91AFB"/>
    <w:rsid w:val="00A92A54"/>
    <w:rsid w:val="00A932E5"/>
    <w:rsid w:val="00AA7FBF"/>
    <w:rsid w:val="00AC32D6"/>
    <w:rsid w:val="00AC7073"/>
    <w:rsid w:val="00AD0E8D"/>
    <w:rsid w:val="00AD6402"/>
    <w:rsid w:val="00AF657F"/>
    <w:rsid w:val="00B0047E"/>
    <w:rsid w:val="00B057FE"/>
    <w:rsid w:val="00B129BB"/>
    <w:rsid w:val="00B12C1D"/>
    <w:rsid w:val="00B14B64"/>
    <w:rsid w:val="00B20FBF"/>
    <w:rsid w:val="00B24B45"/>
    <w:rsid w:val="00B30131"/>
    <w:rsid w:val="00B358F6"/>
    <w:rsid w:val="00B41A45"/>
    <w:rsid w:val="00B54C02"/>
    <w:rsid w:val="00B62456"/>
    <w:rsid w:val="00B64B34"/>
    <w:rsid w:val="00B66262"/>
    <w:rsid w:val="00B735E9"/>
    <w:rsid w:val="00B755D6"/>
    <w:rsid w:val="00B816D4"/>
    <w:rsid w:val="00B92E20"/>
    <w:rsid w:val="00B94CDE"/>
    <w:rsid w:val="00BC4906"/>
    <w:rsid w:val="00BC591C"/>
    <w:rsid w:val="00BC75CC"/>
    <w:rsid w:val="00BD0220"/>
    <w:rsid w:val="00BD0AA9"/>
    <w:rsid w:val="00BE079D"/>
    <w:rsid w:val="00BE3525"/>
    <w:rsid w:val="00BE42A3"/>
    <w:rsid w:val="00BE5238"/>
    <w:rsid w:val="00BF0DE1"/>
    <w:rsid w:val="00BF4FD4"/>
    <w:rsid w:val="00BF5C7C"/>
    <w:rsid w:val="00BF6120"/>
    <w:rsid w:val="00C00E7D"/>
    <w:rsid w:val="00C02B36"/>
    <w:rsid w:val="00C062EF"/>
    <w:rsid w:val="00C105BF"/>
    <w:rsid w:val="00C16E0D"/>
    <w:rsid w:val="00C17EAB"/>
    <w:rsid w:val="00C20BF0"/>
    <w:rsid w:val="00C21697"/>
    <w:rsid w:val="00C42298"/>
    <w:rsid w:val="00C43E16"/>
    <w:rsid w:val="00C54A4B"/>
    <w:rsid w:val="00C57D2C"/>
    <w:rsid w:val="00C644E9"/>
    <w:rsid w:val="00C81FB3"/>
    <w:rsid w:val="00C86161"/>
    <w:rsid w:val="00C86F19"/>
    <w:rsid w:val="00CA4624"/>
    <w:rsid w:val="00CA5942"/>
    <w:rsid w:val="00CB1A2C"/>
    <w:rsid w:val="00CB6A84"/>
    <w:rsid w:val="00CC1DF6"/>
    <w:rsid w:val="00CC4A7F"/>
    <w:rsid w:val="00CE04D3"/>
    <w:rsid w:val="00CE2821"/>
    <w:rsid w:val="00CE2B0A"/>
    <w:rsid w:val="00CE4CD5"/>
    <w:rsid w:val="00CE778E"/>
    <w:rsid w:val="00CF5CC5"/>
    <w:rsid w:val="00CF6E44"/>
    <w:rsid w:val="00D01681"/>
    <w:rsid w:val="00D0623E"/>
    <w:rsid w:val="00D115CD"/>
    <w:rsid w:val="00D11D44"/>
    <w:rsid w:val="00D16999"/>
    <w:rsid w:val="00D34862"/>
    <w:rsid w:val="00D375CF"/>
    <w:rsid w:val="00D46C8F"/>
    <w:rsid w:val="00D47434"/>
    <w:rsid w:val="00D4796F"/>
    <w:rsid w:val="00D50BC0"/>
    <w:rsid w:val="00D512A6"/>
    <w:rsid w:val="00D60BDF"/>
    <w:rsid w:val="00D6290B"/>
    <w:rsid w:val="00D62B81"/>
    <w:rsid w:val="00D64D24"/>
    <w:rsid w:val="00D7150A"/>
    <w:rsid w:val="00D72600"/>
    <w:rsid w:val="00D761DA"/>
    <w:rsid w:val="00D77222"/>
    <w:rsid w:val="00D77C0D"/>
    <w:rsid w:val="00D87C5C"/>
    <w:rsid w:val="00D91FEA"/>
    <w:rsid w:val="00D9370D"/>
    <w:rsid w:val="00DB1BB7"/>
    <w:rsid w:val="00DB2D6A"/>
    <w:rsid w:val="00DB4B92"/>
    <w:rsid w:val="00DB5471"/>
    <w:rsid w:val="00DC359F"/>
    <w:rsid w:val="00DD0780"/>
    <w:rsid w:val="00DD771E"/>
    <w:rsid w:val="00DF391A"/>
    <w:rsid w:val="00DF3CDE"/>
    <w:rsid w:val="00E011DB"/>
    <w:rsid w:val="00E03F5F"/>
    <w:rsid w:val="00E04358"/>
    <w:rsid w:val="00E076BD"/>
    <w:rsid w:val="00E159BE"/>
    <w:rsid w:val="00E17193"/>
    <w:rsid w:val="00E20913"/>
    <w:rsid w:val="00E317F1"/>
    <w:rsid w:val="00E3545A"/>
    <w:rsid w:val="00E41400"/>
    <w:rsid w:val="00E43F7B"/>
    <w:rsid w:val="00E444F7"/>
    <w:rsid w:val="00E47112"/>
    <w:rsid w:val="00E57FFB"/>
    <w:rsid w:val="00E62A21"/>
    <w:rsid w:val="00E63D40"/>
    <w:rsid w:val="00E65A42"/>
    <w:rsid w:val="00E742A1"/>
    <w:rsid w:val="00E75A3C"/>
    <w:rsid w:val="00E77FCE"/>
    <w:rsid w:val="00E83E5E"/>
    <w:rsid w:val="00E91982"/>
    <w:rsid w:val="00E92B98"/>
    <w:rsid w:val="00E959A8"/>
    <w:rsid w:val="00EA1808"/>
    <w:rsid w:val="00EC0998"/>
    <w:rsid w:val="00EC519A"/>
    <w:rsid w:val="00EE676A"/>
    <w:rsid w:val="00EE793E"/>
    <w:rsid w:val="00EF3018"/>
    <w:rsid w:val="00F05635"/>
    <w:rsid w:val="00F13450"/>
    <w:rsid w:val="00F14AF8"/>
    <w:rsid w:val="00F21EF2"/>
    <w:rsid w:val="00F25038"/>
    <w:rsid w:val="00F266EB"/>
    <w:rsid w:val="00F27478"/>
    <w:rsid w:val="00F325B3"/>
    <w:rsid w:val="00F35637"/>
    <w:rsid w:val="00F37926"/>
    <w:rsid w:val="00F47D22"/>
    <w:rsid w:val="00F509B8"/>
    <w:rsid w:val="00F53B9C"/>
    <w:rsid w:val="00F54873"/>
    <w:rsid w:val="00F55118"/>
    <w:rsid w:val="00F57A5B"/>
    <w:rsid w:val="00F648BA"/>
    <w:rsid w:val="00F66FBF"/>
    <w:rsid w:val="00F7044A"/>
    <w:rsid w:val="00F7604F"/>
    <w:rsid w:val="00F827FB"/>
    <w:rsid w:val="00FA27D7"/>
    <w:rsid w:val="00FA623C"/>
    <w:rsid w:val="00FA6517"/>
    <w:rsid w:val="00FA6617"/>
    <w:rsid w:val="00FA6E27"/>
    <w:rsid w:val="00FB6BFF"/>
    <w:rsid w:val="00FC01FB"/>
    <w:rsid w:val="00FC2E20"/>
    <w:rsid w:val="00FC3534"/>
    <w:rsid w:val="00FC6C91"/>
    <w:rsid w:val="00FE0D0B"/>
    <w:rsid w:val="00FF31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97EACB1"/>
  <w15:chartTrackingRefBased/>
  <w15:docId w15:val="{71450E25-BBDF-0D4D-9AF9-AACDDC3DDA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Arial" w:eastAsiaTheme="minorHAnsi" w:hAnsi="Arial" w:cs="Arial"/>
        <w:kern w:val="2"/>
        <w:sz w:val="22"/>
        <w:szCs w:val="22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35033"/>
  </w:style>
  <w:style w:type="paragraph" w:styleId="Heading1">
    <w:name w:val="heading 1"/>
    <w:basedOn w:val="Normal"/>
    <w:next w:val="Normal"/>
    <w:link w:val="Heading1Char"/>
    <w:uiPriority w:val="9"/>
    <w:qFormat/>
    <w:rsid w:val="00935033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35033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35033"/>
    <w:pPr>
      <w:keepNext/>
      <w:keepLines/>
      <w:spacing w:before="160" w:after="80"/>
      <w:outlineLvl w:val="2"/>
    </w:pPr>
    <w:rPr>
      <w:rFonts w:asciiTheme="minorHAnsi" w:eastAsiaTheme="majorEastAsia" w:hAnsiTheme="minorHAnsi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35033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35033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35033"/>
    <w:pPr>
      <w:keepNext/>
      <w:keepLines/>
      <w:spacing w:before="4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35033"/>
    <w:pPr>
      <w:keepNext/>
      <w:keepLines/>
      <w:spacing w:before="40"/>
      <w:outlineLvl w:val="6"/>
    </w:pPr>
    <w:rPr>
      <w:rFonts w:asciiTheme="minorHAnsi" w:eastAsiaTheme="majorEastAsia" w:hAnsiTheme="minorHAnsi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35033"/>
    <w:pPr>
      <w:keepNext/>
      <w:keepLines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35033"/>
    <w:pPr>
      <w:keepNext/>
      <w:keepLines/>
      <w:outlineLvl w:val="8"/>
    </w:pPr>
    <w:rPr>
      <w:rFonts w:asciiTheme="minorHAnsi" w:eastAsiaTheme="majorEastAsia" w:hAnsiTheme="minorHAnsi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35033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35033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35033"/>
    <w:rPr>
      <w:rFonts w:asciiTheme="minorHAnsi" w:eastAsiaTheme="majorEastAsia" w:hAnsiTheme="minorHAnsi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35033"/>
    <w:rPr>
      <w:rFonts w:asciiTheme="minorHAnsi" w:eastAsiaTheme="majorEastAsia" w:hAnsiTheme="minorHAnsi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35033"/>
    <w:rPr>
      <w:rFonts w:asciiTheme="minorHAnsi" w:eastAsiaTheme="majorEastAsia" w:hAnsiTheme="minorHAnsi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35033"/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35033"/>
    <w:rPr>
      <w:rFonts w:asciiTheme="minorHAnsi" w:eastAsiaTheme="majorEastAsia" w:hAnsiTheme="minorHAnsi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35033"/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35033"/>
    <w:rPr>
      <w:rFonts w:asciiTheme="minorHAnsi" w:eastAsiaTheme="majorEastAsia" w:hAnsiTheme="minorHAnsi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935033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3503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35033"/>
    <w:pPr>
      <w:numPr>
        <w:ilvl w:val="1"/>
      </w:numPr>
      <w:spacing w:after="160"/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935033"/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935033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935033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935033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935033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35033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35033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935033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93503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81627A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81627A"/>
  </w:style>
  <w:style w:type="paragraph" w:customStyle="1" w:styleId="EndNoteBibliography">
    <w:name w:val="EndNote Bibliography"/>
    <w:basedOn w:val="Normal"/>
    <w:link w:val="EndNoteBibliographyChar"/>
    <w:rsid w:val="0081627A"/>
  </w:style>
  <w:style w:type="character" w:customStyle="1" w:styleId="EndNoteBibliographyChar">
    <w:name w:val="EndNote Bibliography Char"/>
    <w:basedOn w:val="DefaultParagraphFont"/>
    <w:link w:val="EndNoteBibliography"/>
    <w:rsid w:val="0081627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2763</Words>
  <Characters>15755</Characters>
  <Application>Microsoft Office Word</Application>
  <DocSecurity>0</DocSecurity>
  <Lines>131</Lines>
  <Paragraphs>36</Paragraphs>
  <ScaleCrop>false</ScaleCrop>
  <Company/>
  <LinksUpToDate>false</LinksUpToDate>
  <CharactersWithSpaces>184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ne Rietsch</dc:creator>
  <cp:keywords/>
  <dc:description/>
  <cp:lastModifiedBy>Arne Rietsch</cp:lastModifiedBy>
  <cp:revision>2</cp:revision>
  <dcterms:created xsi:type="dcterms:W3CDTF">2025-08-05T18:33:00Z</dcterms:created>
  <dcterms:modified xsi:type="dcterms:W3CDTF">2025-08-05T18:33:00Z</dcterms:modified>
</cp:coreProperties>
</file>